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C7CBB"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4C7CBB"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4C7CBB"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4C7CBB"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4C7CBB"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4C7CBB"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4C7CBB"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4C7CBB"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8"/>
      <w:commentRangeEnd w:id="78"/>
      <w:r>
        <w:rPr>
          <w:rStyle w:val="Refdecomentrio"/>
        </w:rPr>
        <w:commentReference w:id="78"/>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80"/>
      <w:r>
        <w:t xml:space="preserve">de </w:t>
      </w:r>
      <w:r w:rsidR="00EF0264">
        <w:t>recomendação</w:t>
      </w:r>
      <w:r>
        <w:t xml:space="preserve"> musical</w:t>
      </w:r>
      <w:commentRangeEnd w:id="80"/>
      <w:r w:rsidR="00F372BC">
        <w:rPr>
          <w:rStyle w:val="Refdecomentrio"/>
        </w:rPr>
        <w:commentReference w:id="80"/>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81"/>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81"/>
      <w:r w:rsidR="00726572">
        <w:rPr>
          <w:rStyle w:val="Refdecomentrio"/>
        </w:rPr>
        <w:commentReference w:id="81"/>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2" w:name="_Toc55260958"/>
      <w:r>
        <w:t>Desenvolvimento Do plugin</w:t>
      </w:r>
      <w:bookmarkEnd w:id="82"/>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3" w:name="_Ref54973492"/>
      <w:bookmarkStart w:id="84" w:name="_Toc55260888"/>
      <w:r>
        <w:t xml:space="preserve">Figura </w:t>
      </w:r>
      <w:fldSimple w:instr=" SEQ Figura \* ARABIC ">
        <w:r w:rsidR="00772326">
          <w:rPr>
            <w:noProof/>
          </w:rPr>
          <w:t>10</w:t>
        </w:r>
      </w:fldSimple>
      <w:bookmarkEnd w:id="83"/>
      <w:r>
        <w:t xml:space="preserve"> </w:t>
      </w:r>
      <w:r w:rsidR="00F31D61">
        <w:t>A esquerda, t</w:t>
      </w:r>
      <w:r>
        <w:t xml:space="preserve">ela </w:t>
      </w:r>
      <w:r w:rsidR="002C4866">
        <w:t>introdutória</w:t>
      </w:r>
      <w:r>
        <w:t xml:space="preserve"> da aplicação </w:t>
      </w:r>
      <w:r w:rsidRPr="00B61F3A">
        <w:t>(próprio, 2020)</w:t>
      </w:r>
      <w:bookmarkStart w:id="85" w:name="_Ref54973486"/>
      <w:r w:rsidR="00F31D61">
        <w:t xml:space="preserve"> Figura </w:t>
      </w:r>
      <w:fldSimple w:instr=" SEQ Figura \* ARABIC ">
        <w:r w:rsidR="00F31D61">
          <w:rPr>
            <w:noProof/>
          </w:rPr>
          <w:t>11</w:t>
        </w:r>
      </w:fldSimple>
      <w:bookmarkEnd w:id="85"/>
      <w:r w:rsidR="00F31D61">
        <w:t xml:space="preserve"> A direita, tela de login da aplicação </w:t>
      </w:r>
      <w:r w:rsidR="00F31D61" w:rsidRPr="00286A2A">
        <w:t>(próprio, 2020)</w:t>
      </w:r>
      <w:bookmarkEnd w:id="84"/>
    </w:p>
    <w:p w14:paraId="312FD9DB" w14:textId="6991AB1B" w:rsidR="0041211D" w:rsidRPr="0041211D" w:rsidRDefault="0041211D" w:rsidP="00E20937">
      <w:pPr>
        <w:pStyle w:val="Ttulo3"/>
      </w:pPr>
      <w:bookmarkStart w:id="86" w:name="_Toc55260959"/>
      <w:r>
        <w:t>Telas da aplicação</w:t>
      </w:r>
      <w:bookmarkEnd w:id="86"/>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7" w:name="_Ref54973479"/>
      <w:bookmarkStart w:id="88" w:name="_Toc55260889"/>
      <w:r>
        <w:t xml:space="preserve">Figura </w:t>
      </w:r>
      <w:fldSimple w:instr=" SEQ Figura \* ARABIC ">
        <w:r w:rsidR="00772326">
          <w:rPr>
            <w:noProof/>
          </w:rPr>
          <w:t>12</w:t>
        </w:r>
      </w:fldSimple>
      <w:bookmarkEnd w:id="87"/>
      <w:r>
        <w:t xml:space="preserve"> </w:t>
      </w:r>
      <w:r w:rsidR="009F5DDE">
        <w:t>A esquerda, t</w:t>
      </w:r>
      <w:r>
        <w:t xml:space="preserve">ela de preenchimento do contexto </w:t>
      </w:r>
      <w:r w:rsidRPr="006D6B7A">
        <w:t>(próprio, 2020)</w:t>
      </w:r>
      <w:bookmarkStart w:id="89" w:name="_Ref54973469"/>
      <w:r w:rsidR="009F5DDE">
        <w:t xml:space="preserve"> Figura </w:t>
      </w:r>
      <w:fldSimple w:instr=" SEQ Figura \* ARABIC ">
        <w:r w:rsidR="009F5DDE">
          <w:rPr>
            <w:noProof/>
          </w:rPr>
          <w:t>13</w:t>
        </w:r>
      </w:fldSimple>
      <w:bookmarkEnd w:id="89"/>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8"/>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90" w:name="_Ref54973458"/>
      <w:bookmarkStart w:id="91" w:name="_Toc55260890"/>
      <w:r>
        <w:t xml:space="preserve">Figura </w:t>
      </w:r>
      <w:fldSimple w:instr=" SEQ Figura \* ARABIC ">
        <w:r>
          <w:rPr>
            <w:noProof/>
          </w:rPr>
          <w:t>14</w:t>
        </w:r>
      </w:fldSimple>
      <w:bookmarkEnd w:id="90"/>
      <w:r>
        <w:t xml:space="preserve"> A esquerda, tela principal, a qual apresenta a música sendo reproduzida ao usuário </w:t>
      </w:r>
      <w:r w:rsidRPr="00A73EA3">
        <w:t>(próprio, 2020)</w:t>
      </w:r>
      <w:bookmarkStart w:id="92" w:name="_Ref54973404"/>
      <w:r>
        <w:t xml:space="preserve"> </w:t>
      </w:r>
      <w:r w:rsidR="006955F2">
        <w:t xml:space="preserve">Figura </w:t>
      </w:r>
      <w:fldSimple w:instr=" SEQ Figura \* ARABIC ">
        <w:r w:rsidR="00772326">
          <w:rPr>
            <w:noProof/>
          </w:rPr>
          <w:t>15</w:t>
        </w:r>
      </w:fldSimple>
      <w:bookmarkEnd w:id="92"/>
      <w:r w:rsidR="006955F2">
        <w:t xml:space="preserve"> </w:t>
      </w:r>
      <w:r>
        <w:t>A direita, t</w:t>
      </w:r>
      <w:r w:rsidR="006955F2">
        <w:t xml:space="preserve">ela de busca de músicas que encaixem melhor no momento </w:t>
      </w:r>
      <w:r w:rsidR="006955F2" w:rsidRPr="00A73EA3">
        <w:t>(próprio, 2020)</w:t>
      </w:r>
      <w:bookmarkEnd w:id="91"/>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3" w:name="_Toc55260960"/>
      <w:r>
        <w:t>Tecnologias utilizadas no desenvolvimento</w:t>
      </w:r>
      <w:bookmarkEnd w:id="93"/>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4" w:name="_Toc55260961"/>
      <w:r>
        <w:t>Distribuição d</w:t>
      </w:r>
      <w:r w:rsidR="00A94338">
        <w:t>a aplicação</w:t>
      </w:r>
      <w:r w:rsidR="00251F73">
        <w:t xml:space="preserve"> e coleta de dados</w:t>
      </w:r>
      <w:bookmarkEnd w:id="94"/>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5" w:name="_Toc55260962"/>
      <w:r>
        <w:t>Pré-teste</w:t>
      </w:r>
      <w:bookmarkEnd w:id="95"/>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6" w:name="_Toc55260963"/>
      <w:r>
        <w:t>Hospedagem</w:t>
      </w:r>
      <w:bookmarkEnd w:id="96"/>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7" w:name="_Toc55260964"/>
      <w:r>
        <w:t xml:space="preserve">Coleta do </w:t>
      </w:r>
      <w:proofErr w:type="spellStart"/>
      <w:r w:rsidR="000C1A86">
        <w:t>F</w:t>
      </w:r>
      <w:r>
        <w:t>irebase</w:t>
      </w:r>
      <w:bookmarkEnd w:id="97"/>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8" w:name="_Ref53931970"/>
      <w:bookmarkStart w:id="99" w:name="_Toc55260891"/>
      <w:r>
        <w:t xml:space="preserve">Figura </w:t>
      </w:r>
      <w:fldSimple w:instr=" SEQ Figura \* ARABIC ">
        <w:r w:rsidR="00772326">
          <w:rPr>
            <w:noProof/>
          </w:rPr>
          <w:t>16</w:t>
        </w:r>
      </w:fldSimple>
      <w:bookmarkEnd w:id="98"/>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9"/>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100" w:name="_Toc55260965"/>
      <w:r w:rsidRPr="00DC433D">
        <w:lastRenderedPageBreak/>
        <w:t>SISTEMA LORS</w:t>
      </w:r>
      <w:bookmarkEnd w:id="100"/>
    </w:p>
    <w:p w14:paraId="0183C3E9" w14:textId="4F69FF57"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101"/>
      <w:r w:rsidR="00BE0D3F">
        <w:t xml:space="preserve"> estudo da técnica de recomendação </w:t>
      </w:r>
      <w:r w:rsidR="00C27A11">
        <w:t>escolhida nos</w:t>
      </w:r>
      <w:r w:rsidR="00BE0D3F">
        <w:t xml:space="preserve"> trabalhos anteriores</w:t>
      </w:r>
      <w:commentRangeEnd w:id="101"/>
      <w:r w:rsidR="00AF6093">
        <w:rPr>
          <w:rStyle w:val="Refdecomentrio"/>
        </w:rPr>
        <w:commentReference w:id="101"/>
      </w:r>
      <w:r w:rsidR="00C27A11">
        <w:t>, o KNN</w:t>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2" w:name="_Toc55260966"/>
      <w:r>
        <w:t>O Algoritmo KNN</w:t>
      </w:r>
      <w:bookmarkEnd w:id="102"/>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3" w:name="_Ref52742150"/>
      <w:bookmarkStart w:id="104" w:name="_Toc55260892"/>
      <w:bookmarkStart w:id="105"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3"/>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4"/>
      <w:r w:rsidRPr="00A46E2F">
        <w:rPr>
          <w:bCs/>
          <w:iCs/>
          <w:caps/>
          <w:snapToGrid w:val="0"/>
          <w:color w:val="000000"/>
          <w:spacing w:val="10"/>
          <w:kern w:val="28"/>
          <w:szCs w:val="20"/>
          <w:highlight w:val="yellow"/>
        </w:rPr>
        <w:fldChar w:fldCharType="end"/>
      </w:r>
      <w:bookmarkEnd w:id="105"/>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6"/>
      <w:r w:rsidRPr="00A46E2F">
        <w:rPr>
          <w:highlight w:val="yellow"/>
        </w:rPr>
        <w:t>(TODO_REF)</w:t>
      </w:r>
      <w:commentRangeEnd w:id="106"/>
      <w:r w:rsidR="00AF6093">
        <w:rPr>
          <w:rStyle w:val="Refdecomentrio"/>
        </w:rPr>
        <w:commentReference w:id="106"/>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7" w:name="_Ref54920131"/>
      <w:bookmarkStart w:id="108" w:name="_Toc55260967"/>
      <w:r>
        <w:t>Preparação dos dados para o KNN</w:t>
      </w:r>
      <w:bookmarkEnd w:id="107"/>
      <w:bookmarkEnd w:id="108"/>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6383D39D" w:rsidR="002A41B9" w:rsidRPr="00334FD9" w:rsidRDefault="002A41B9" w:rsidP="00E20937">
      <w:r>
        <w:tab/>
      </w:r>
      <w:commentRangeStart w:id="109"/>
      <w:r w:rsidRPr="002A41B9">
        <w:t>A ação LOAD_LOCATION foi ignorada</w:t>
      </w:r>
      <w:r>
        <w:t xml:space="preserve"> nesse momento</w:t>
      </w:r>
      <w:r w:rsidR="002B4F30">
        <w:t xml:space="preserve">, ela se trata de dados de geolocalização e nesse momento, devido a falta de recursos, não foi </w:t>
      </w:r>
      <w:r w:rsidR="00FE7978">
        <w:t>preparado</w:t>
      </w:r>
      <w:r w:rsidR="002B4F30">
        <w:t xml:space="preserve"> esse dado para o KNN abrindo oportunidades para</w:t>
      </w:r>
      <w:r>
        <w:t xml:space="preserve"> um trabalho futuro</w:t>
      </w:r>
      <w:commentRangeEnd w:id="109"/>
      <w:r w:rsidR="00AF6093">
        <w:rPr>
          <w:rStyle w:val="Refdecomentrio"/>
        </w:rPr>
        <w:commentReference w:id="109"/>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10" w:name="_Ref55256921"/>
      <w:bookmarkStart w:id="111" w:name="_Toc55260910"/>
      <w:r>
        <w:t xml:space="preserve">Quadro </w:t>
      </w:r>
      <w:fldSimple w:instr=" SEQ Quadro \* ARABIC ">
        <w:r w:rsidR="00496F40">
          <w:rPr>
            <w:noProof/>
          </w:rPr>
          <w:t>3</w:t>
        </w:r>
      </w:fldSimple>
      <w:bookmarkEnd w:id="110"/>
      <w:r>
        <w:t xml:space="preserve"> Lista de ações possíveis nos eventos</w:t>
      </w:r>
      <w:commentRangeStart w:id="112"/>
      <w:r>
        <w:t xml:space="preserve"> </w:t>
      </w:r>
      <w:r w:rsidRPr="00A73EA3">
        <w:t>(próprio, 2020)</w:t>
      </w:r>
      <w:bookmarkEnd w:id="111"/>
      <w:commentRangeEnd w:id="112"/>
      <w:r w:rsidR="00AF6093">
        <w:rPr>
          <w:rStyle w:val="Refdecomentrio"/>
          <w:b w:val="0"/>
          <w:iCs/>
          <w:color w:val="000000"/>
        </w:rPr>
        <w:commentReference w:id="112"/>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1C03DC55"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72703D">
        <w:t>carregamento do</w:t>
      </w:r>
      <w:r w:rsidR="00360703">
        <w:t xml:space="preserve"> </w:t>
      </w:r>
      <w:commentRangeStart w:id="113"/>
      <w:r w:rsidR="00360703">
        <w:t>arquivo</w:t>
      </w:r>
      <w:r w:rsidR="009F0A78">
        <w:t xml:space="preserve"> exportado do </w:t>
      </w:r>
      <w:proofErr w:type="spellStart"/>
      <w:r w:rsidR="009F0A78">
        <w:t>Firebase</w:t>
      </w:r>
      <w:proofErr w:type="spellEnd"/>
      <w:r w:rsidR="009F0A78">
        <w:t>, que contém as informações dos eventos,</w:t>
      </w:r>
      <w:r w:rsidR="0057502A">
        <w:t xml:space="preserve"> </w:t>
      </w:r>
      <w:commentRangeEnd w:id="113"/>
      <w:r w:rsidR="00AF6093">
        <w:rPr>
          <w:rStyle w:val="Refdecomentrio"/>
        </w:rPr>
        <w:commentReference w:id="113"/>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4"/>
      <w:r w:rsidR="000624EF">
        <w:t>P</w:t>
      </w:r>
      <w:r>
        <w:t>ara a interpretação</w:t>
      </w:r>
      <w:r w:rsidR="0026204A">
        <w:t xml:space="preserve"> do arquivo JSON</w:t>
      </w:r>
      <w:r>
        <w:t xml:space="preserve">, </w:t>
      </w:r>
      <w:r w:rsidR="00217269">
        <w:t>existe</w:t>
      </w:r>
      <w:r w:rsidR="00353B67">
        <w:t xml:space="preserve"> </w:t>
      </w:r>
      <w:r>
        <w:t xml:space="preserve">a biblioteca </w:t>
      </w:r>
      <w:proofErr w:type="spellStart"/>
      <w:r w:rsidRPr="00A27BAF">
        <w:rPr>
          <w:i/>
        </w:rPr>
        <w:t>json</w:t>
      </w:r>
      <w:proofErr w:type="spellEnd"/>
      <w:r w:rsidR="003A34EC">
        <w:t xml:space="preserve">, </w:t>
      </w:r>
      <w:r w:rsidR="00BF4190">
        <w:t>que carrega os dados</w:t>
      </w:r>
      <w:r>
        <w:t xml:space="preserve"> em um dicionário</w:t>
      </w:r>
      <w:r w:rsidR="00334390">
        <w:t>. Onde é obtido</w:t>
      </w:r>
      <w:r w:rsidR="00532B9F">
        <w:t xml:space="preserve"> os usuários e seus eventos e</w:t>
      </w:r>
      <w:r w:rsidR="00B20A5B">
        <w:t xml:space="preserve"> os</w:t>
      </w:r>
      <w:r w:rsidR="00532B9F">
        <w:t xml:space="preserve"> </w:t>
      </w:r>
      <w:r w:rsidR="00532B9F">
        <w:lastRenderedPageBreak/>
        <w:t>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4"/>
      <w:r w:rsidR="004A5767">
        <w:rPr>
          <w:rStyle w:val="Refdecomentrio"/>
        </w:rPr>
        <w:commentReference w:id="114"/>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5" w:name="_Ref54973329"/>
      <w:bookmarkStart w:id="116"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5"/>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6"/>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7" w:name="_Ref54973321"/>
      <w:bookmarkStart w:id="118" w:name="_Toc55260894"/>
      <w:commentRangeStart w:id="119"/>
      <w:r>
        <w:t xml:space="preserve">Figura </w:t>
      </w:r>
      <w:fldSimple w:instr=" SEQ Figura \* ARABIC ">
        <w:r w:rsidR="00772326">
          <w:rPr>
            <w:noProof/>
          </w:rPr>
          <w:t>19</w:t>
        </w:r>
      </w:fldSimple>
      <w:bookmarkEnd w:id="117"/>
      <w:r>
        <w:t xml:space="preserve"> Representação dos eventos salvos no </w:t>
      </w:r>
      <w:proofErr w:type="spellStart"/>
      <w:r>
        <w:t>Firebase</w:t>
      </w:r>
      <w:proofErr w:type="spellEnd"/>
      <w:r w:rsidR="00180781">
        <w:t xml:space="preserve"> </w:t>
      </w:r>
      <w:r w:rsidR="00180781" w:rsidRPr="00A73EA3">
        <w:t>(próprio, 2020)</w:t>
      </w:r>
      <w:bookmarkEnd w:id="118"/>
      <w:commentRangeEnd w:id="119"/>
      <w:r w:rsidR="004A5767">
        <w:rPr>
          <w:rStyle w:val="Refdecomentrio"/>
          <w:b w:val="0"/>
          <w:iCs/>
          <w:color w:val="000000"/>
        </w:rPr>
        <w:commentReference w:id="119"/>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20" w:name="_Ref54973316"/>
      <w:bookmarkStart w:id="121"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20"/>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21"/>
    </w:p>
    <w:p w14:paraId="38B4F8EF" w14:textId="773F695D"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2"/>
      <w:r w:rsidR="00860C67">
        <w:t xml:space="preserve">cada </w:t>
      </w:r>
      <w:r w:rsidR="007B4210">
        <w:t>evento</w:t>
      </w:r>
      <w:r w:rsidR="00AF5153">
        <w:t xml:space="preserve"> desse tipo</w:t>
      </w:r>
      <w:r w:rsidR="00860C67">
        <w:t xml:space="preserve"> aconteceu </w:t>
      </w:r>
      <w:commentRangeEnd w:id="122"/>
      <w:r w:rsidR="004A5767">
        <w:rPr>
          <w:rStyle w:val="Refdecomentrio"/>
        </w:rPr>
        <w:commentReference w:id="122"/>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3" w:name="_Ref54973306"/>
      <w:bookmarkStart w:id="124" w:name="_Toc55260896"/>
      <w:r>
        <w:t xml:space="preserve">Figura </w:t>
      </w:r>
      <w:fldSimple w:instr=" SEQ Figura \* ARABIC ">
        <w:r w:rsidR="00772326">
          <w:rPr>
            <w:noProof/>
          </w:rPr>
          <w:t>21</w:t>
        </w:r>
      </w:fldSimple>
      <w:bookmarkEnd w:id="123"/>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4"/>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5" w:name="_Ref54973298"/>
      <w:bookmarkStart w:id="126" w:name="_Toc55260897"/>
      <w:r>
        <w:t xml:space="preserve">Figura </w:t>
      </w:r>
      <w:fldSimple w:instr=" SEQ Figura \* ARABIC ">
        <w:r w:rsidR="00772326">
          <w:rPr>
            <w:noProof/>
          </w:rPr>
          <w:t>22</w:t>
        </w:r>
      </w:fldSimple>
      <w:bookmarkEnd w:id="125"/>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6"/>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4B1EEAD6" w:rsidR="009E4CB2" w:rsidRDefault="009E4CB2" w:rsidP="00E20937">
      <w:r>
        <w:tab/>
      </w:r>
      <w:commentRangeStart w:id="127"/>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122AB6">
        <w:t xml:space="preserve"> </w:t>
      </w:r>
      <w:r w:rsidR="00323534">
        <w:t xml:space="preserve">ou 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r w:rsidR="002519BA">
        <w:t xml:space="preserve"> em mais linhas</w:t>
      </w:r>
      <w:r w:rsidR="002B6379">
        <w:t>.</w:t>
      </w:r>
      <w:commentRangeEnd w:id="127"/>
      <w:r w:rsidR="004A5767">
        <w:rPr>
          <w:rStyle w:val="Refdecomentrio"/>
        </w:rPr>
        <w:commentReference w:id="127"/>
      </w:r>
      <w:r w:rsidR="00FD0FF8">
        <w:t xml:space="preserve"> </w:t>
      </w:r>
      <w:r w:rsidR="006761E5">
        <w:t>Um exemplo do uso do “;” é o caso d</w:t>
      </w:r>
      <w:r w:rsidR="00AC3A73">
        <w:t xml:space="preserve">e um </w:t>
      </w:r>
      <w:r w:rsidR="00AC3A73" w:rsidRPr="00AC3A73">
        <w:rPr>
          <w:i/>
          <w:iCs w:val="0"/>
        </w:rPr>
        <w:t>feeling</w:t>
      </w:r>
      <w:r w:rsidR="00AC3A73">
        <w:t xml:space="preserve"> conter o valor </w:t>
      </w:r>
      <w:r w:rsidR="00FD0FF8">
        <w:t>“</w:t>
      </w:r>
      <w:proofErr w:type="spellStart"/>
      <w:proofErr w:type="gramStart"/>
      <w:r w:rsidR="00FD0FF8">
        <w:t>feliz;triste</w:t>
      </w:r>
      <w:proofErr w:type="spellEnd"/>
      <w:proofErr w:type="gramEnd"/>
      <w:r w:rsidR="00FD0FF8">
        <w:t>”</w:t>
      </w:r>
      <w:r w:rsidR="006761E5">
        <w:t>, que</w:t>
      </w:r>
      <w:r w:rsidR="00FD0FF8">
        <w:t xml:space="preserve"> </w:t>
      </w:r>
      <w:r w:rsidR="005A00DD">
        <w:t>foi transformado em duas linhas, uma para</w:t>
      </w:r>
      <w:r w:rsidR="00FD0FF8">
        <w:t xml:space="preserve"> </w:t>
      </w:r>
      <w:r w:rsidR="00FD0FF8">
        <w:lastRenderedPageBreak/>
        <w:t>“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B96578">
        <w:t>.</w:t>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8" w:name="_Ref53955795"/>
      <w:bookmarkStart w:id="129"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8"/>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9"/>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30" w:name="_Ref54908939"/>
      <w:bookmarkStart w:id="131" w:name="_Toc55260968"/>
      <w:r>
        <w:t>Testes com KNN</w:t>
      </w:r>
      <w:bookmarkEnd w:id="130"/>
      <w:bookmarkEnd w:id="131"/>
    </w:p>
    <w:p w14:paraId="5DE02447" w14:textId="40089568"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2"/>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132"/>
      <w:r w:rsidR="00A04918">
        <w:rPr>
          <w:rStyle w:val="Refdecomentrio"/>
        </w:rPr>
        <w:commentReference w:id="132"/>
      </w:r>
    </w:p>
    <w:p w14:paraId="584595AA" w14:textId="4F7D860D"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3"/>
      <w:r w:rsidR="000E785A">
        <w:t xml:space="preserve">que nesse caso foi </w:t>
      </w:r>
      <w:r w:rsidR="00A476DA">
        <w:t xml:space="preserve">decidido através de testes para descobrir o melhor </w:t>
      </w:r>
      <w:r w:rsidR="00A476DA" w:rsidRPr="00CB731F">
        <w:rPr>
          <w:i/>
          <w:iCs w:val="0"/>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commentRangeEnd w:id="133"/>
      <w:r w:rsidR="00BA00AE">
        <w:rPr>
          <w:rStyle w:val="Refdecomentrio"/>
        </w:rPr>
        <w:commentReference w:id="133"/>
      </w:r>
    </w:p>
    <w:p w14:paraId="3B4E78CD" w14:textId="3ABBAAF5"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4"/>
      <w:r w:rsidR="00E72884">
        <w:t>utilizar o melhor k analisado</w:t>
      </w:r>
      <w:commentRangeEnd w:id="134"/>
      <w:r w:rsidR="00E72884">
        <w:rPr>
          <w:rStyle w:val="Refdecomentrio"/>
        </w:rPr>
        <w:commentReference w:id="134"/>
      </w:r>
      <w:r w:rsidR="00CE5BFA">
        <w:t xml:space="preserve"> (9)</w:t>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 xml:space="preserve">para </w:t>
      </w:r>
      <w:r w:rsidR="009B3751">
        <w:lastRenderedPageBreak/>
        <w:t>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37E1C222"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r w:rsidR="005C444D">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commentRangeStart w:id="135"/>
      <w:r w:rsidR="00EF4A01">
        <w:t>.</w:t>
      </w:r>
      <w:commentRangeEnd w:id="135"/>
      <w:r w:rsidR="00BA00AE">
        <w:rPr>
          <w:rStyle w:val="Refdecomentrio"/>
        </w:rPr>
        <w:commentReference w:id="135"/>
      </w:r>
    </w:p>
    <w:p w14:paraId="55CD6BFF" w14:textId="780EA011" w:rsidR="00D23405" w:rsidRDefault="008B3B8C" w:rsidP="00E20937">
      <w:pPr>
        <w:pStyle w:val="Ttulo2"/>
        <w:rPr>
          <w:i/>
        </w:rPr>
      </w:pPr>
      <w:bookmarkStart w:id="136" w:name="_Toc55260970"/>
      <w:r>
        <w:t>Predição n</w:t>
      </w:r>
      <w:commentRangeStart w:id="137"/>
      <w:r w:rsidR="00CC1095">
        <w:t xml:space="preserve">o </w:t>
      </w:r>
      <w:r w:rsidR="00941DE8">
        <w:t>sistema</w:t>
      </w:r>
      <w:r w:rsidR="00726572">
        <w:t xml:space="preserve"> </w:t>
      </w:r>
      <w:r w:rsidR="00AE024C">
        <w:rPr>
          <w:i/>
        </w:rPr>
        <w:t>LORS</w:t>
      </w:r>
      <w:bookmarkEnd w:id="136"/>
      <w:commentRangeEnd w:id="137"/>
      <w:r w:rsidR="00C94B56">
        <w:rPr>
          <w:rStyle w:val="Refdecomentrio"/>
          <w:caps w:val="0"/>
          <w:snapToGrid/>
          <w:spacing w:val="0"/>
          <w:kern w:val="0"/>
        </w:rPr>
        <w:commentReference w:id="137"/>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8" w:name="_Ref54973275"/>
      <w:bookmarkStart w:id="139" w:name="_Toc55260899"/>
      <w:r>
        <w:t xml:space="preserve">Figura </w:t>
      </w:r>
      <w:fldSimple w:instr=" SEQ Figura \* ARABIC ">
        <w:r w:rsidR="00772326">
          <w:rPr>
            <w:noProof/>
          </w:rPr>
          <w:t>24</w:t>
        </w:r>
      </w:fldSimple>
      <w:bookmarkEnd w:id="138"/>
      <w:r>
        <w:t xml:space="preserve"> Visão macro do sistema LORS </w:t>
      </w:r>
      <w:r w:rsidRPr="00A73EA3">
        <w:t>(próprio, 2020)</w:t>
      </w:r>
      <w:bookmarkEnd w:id="139"/>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40" w:name="_Toc55260971"/>
      <w:commentRangeStart w:id="14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40"/>
    </w:p>
    <w:p w14:paraId="2A9889C4" w14:textId="0D05902E" w:rsidR="00102897"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w:t>
      </w:r>
      <w:r w:rsidR="00E22C06">
        <w:t xml:space="preserve">. </w:t>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41"/>
      <w:r w:rsidR="00C94B56">
        <w:rPr>
          <w:rStyle w:val="Refdecomentrio"/>
        </w:rPr>
        <w:commentReference w:id="141"/>
      </w:r>
    </w:p>
    <w:p w14:paraId="3F620038" w14:textId="268AB0A6" w:rsidR="001E49AE" w:rsidRPr="00054F5A" w:rsidRDefault="001E49AE" w:rsidP="00E20937">
      <w:pPr>
        <w:pStyle w:val="Ttulo3"/>
      </w:pPr>
      <w:bookmarkStart w:id="142" w:name="_Ref54920174"/>
      <w:bookmarkStart w:id="143" w:name="_Toc55260972"/>
      <w:r>
        <w:t>Servidor</w:t>
      </w:r>
      <w:bookmarkEnd w:id="142"/>
      <w:bookmarkEnd w:id="143"/>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4" w:name="_Toc55260973"/>
      <w:r>
        <w:t>Hospedagem</w:t>
      </w:r>
      <w:bookmarkEnd w:id="144"/>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5" w:name="_Toc55260974"/>
      <w:r>
        <w:t>Recomendação</w:t>
      </w:r>
      <w:bookmarkEnd w:id="145"/>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w:t>
      </w:r>
      <w:r w:rsidR="00713C32">
        <w:lastRenderedPageBreak/>
        <w:t xml:space="preserve">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p>
    <w:p w14:paraId="0E3E5EEF" w14:textId="4C9F9C8D" w:rsidR="00920CB8" w:rsidRDefault="007752F5" w:rsidP="00E20937">
      <w:r>
        <w:tab/>
      </w:r>
      <w:r w:rsidR="00235408">
        <w:t xml:space="preserve">É utilizado o </w:t>
      </w:r>
      <w:proofErr w:type="spellStart"/>
      <w:r w:rsidR="00235408" w:rsidRPr="00235408">
        <w:rPr>
          <w:i/>
          <w:iCs w:val="0"/>
        </w:rPr>
        <w:t>LabelEncoder</w:t>
      </w:r>
      <w:proofErr w:type="spellEnd"/>
      <w:r w:rsidR="00235408">
        <w:t xml:space="preserve"> para gerar o valor numérico do</w:t>
      </w:r>
      <w:commentRangeStart w:id="146"/>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rPr>
          <w:iCs w:val="0"/>
        </w:rPr>
        <w:t xml:space="preserve">. </w:t>
      </w:r>
      <w:r w:rsidR="00CA5B95">
        <w:rPr>
          <w:iCs w:val="0"/>
        </w:rPr>
        <w:t>Para isso, foi</w:t>
      </w:r>
      <w:r w:rsidR="00235408">
        <w:rPr>
          <w:iCs w:val="0"/>
        </w:rPr>
        <w:t xml:space="preserve"> rodado o método </w:t>
      </w:r>
      <w:proofErr w:type="spellStart"/>
      <w:r w:rsidR="00235408" w:rsidRPr="00235408">
        <w:rPr>
          <w:i/>
        </w:rPr>
        <w:t>fit</w:t>
      </w:r>
      <w:proofErr w:type="spellEnd"/>
      <w:r w:rsidR="00235408">
        <w:rPr>
          <w:iCs w:val="0"/>
        </w:rPr>
        <w:t xml:space="preserve"> </w:t>
      </w:r>
      <w:r w:rsidR="00CA5B95">
        <w:rPr>
          <w:iCs w:val="0"/>
        </w:rPr>
        <w:t>apresentando</w:t>
      </w:r>
      <w:r w:rsidR="00235408">
        <w:rPr>
          <w:iCs w:val="0"/>
        </w:rPr>
        <w:t xml:space="preserve"> os dados a base e então realizado o </w:t>
      </w:r>
      <w:proofErr w:type="spellStart"/>
      <w:r w:rsidR="00235408" w:rsidRPr="00235408">
        <w:rPr>
          <w:i/>
        </w:rPr>
        <w:t>transform</w:t>
      </w:r>
      <w:proofErr w:type="spellEnd"/>
      <w:r w:rsidR="00235408">
        <w:rPr>
          <w:iCs w:val="0"/>
        </w:rPr>
        <w:t xml:space="preserve">. </w:t>
      </w:r>
      <w:r w:rsidR="00CA5B95">
        <w:rPr>
          <w:iCs w:val="0"/>
        </w:rPr>
        <w:t xml:space="preserve">Ao rodar, é estourado uma exceção se for passa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pelo </w:t>
      </w:r>
      <w:proofErr w:type="spellStart"/>
      <w:r w:rsidR="00CA5B95" w:rsidRPr="00CA5B95">
        <w:rPr>
          <w:i/>
        </w:rPr>
        <w:t>fit</w:t>
      </w:r>
      <w:proofErr w:type="spellEnd"/>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6"/>
      <w:r w:rsidR="00235408">
        <w:t xml:space="preserve"> </w:t>
      </w:r>
      <w:r w:rsidR="00E72884">
        <w:rPr>
          <w:rStyle w:val="Refdecomentrio"/>
        </w:rPr>
        <w:commentReference w:id="146"/>
      </w:r>
    </w:p>
    <w:p w14:paraId="19FDEFA8" w14:textId="392EF241" w:rsidR="00496F40" w:rsidRDefault="00496F40" w:rsidP="00E20937">
      <w:pPr>
        <w:pStyle w:val="Legenda"/>
      </w:pPr>
      <w:bookmarkStart w:id="147" w:name="_Ref54920412"/>
      <w:bookmarkStart w:id="148" w:name="_Toc55260911"/>
      <w:r>
        <w:t xml:space="preserve">Quadro </w:t>
      </w:r>
      <w:fldSimple w:instr=" SEQ Quadro \* ARABIC ">
        <w:r>
          <w:rPr>
            <w:noProof/>
          </w:rPr>
          <w:t>4</w:t>
        </w:r>
      </w:fldSimple>
      <w:bookmarkEnd w:id="147"/>
      <w:r>
        <w:t xml:space="preserve"> Campos e seus respectivos valores utilizados</w:t>
      </w:r>
      <w:r>
        <w:rPr>
          <w:noProof/>
        </w:rPr>
        <w:t xml:space="preserve"> na recomendação</w:t>
      </w:r>
      <w:r w:rsidR="00772326">
        <w:rPr>
          <w:noProof/>
        </w:rPr>
        <w:t xml:space="preserve"> </w:t>
      </w:r>
      <w:r w:rsidR="00772326" w:rsidRPr="00A73EA3">
        <w:t>(próprio, 2020)</w:t>
      </w:r>
      <w:bookmarkEnd w:id="14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9"/>
      <w:r w:rsidR="007D3FC6" w:rsidRPr="007D3FC6">
        <w:t xml:space="preserve">Com o </w:t>
      </w:r>
      <w:r w:rsidR="00F232F1">
        <w:t>algoritmo</w:t>
      </w:r>
      <w:r w:rsidR="007D3FC6" w:rsidRPr="007D3FC6">
        <w:t xml:space="preserve"> pronto (Seção 4.1.1), </w:t>
      </w:r>
      <w:r w:rsidR="007D3FC6">
        <w:t xml:space="preserve">e os </w:t>
      </w:r>
      <w:commentRangeEnd w:id="149"/>
      <w:r w:rsidR="00E72884">
        <w:rPr>
          <w:rStyle w:val="Refdecomentrio"/>
        </w:rPr>
        <w:commentReference w:id="149"/>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50" w:name="_Toc55260975"/>
      <w:r>
        <w:t>Resultado da recomendação</w:t>
      </w:r>
      <w:r w:rsidR="00E162DC">
        <w:t xml:space="preserve"> (integração app)</w:t>
      </w:r>
      <w:bookmarkEnd w:id="150"/>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51"/>
      <w:proofErr w:type="spellStart"/>
      <w:r w:rsidR="00CB498C">
        <w:t>Spotify</w:t>
      </w:r>
      <w:proofErr w:type="spellEnd"/>
      <w:r w:rsidR="00CB498C">
        <w:t xml:space="preserve"> das principais 20 </w:t>
      </w:r>
      <w:r w:rsidR="00CB498C" w:rsidRPr="004945EC">
        <w:rPr>
          <w:i/>
        </w:rPr>
        <w:t>playlists</w:t>
      </w:r>
      <w:r w:rsidR="00CB498C">
        <w:t xml:space="preserve"> </w:t>
      </w:r>
      <w:commentRangeEnd w:id="151"/>
      <w:r w:rsidR="00C94B56">
        <w:rPr>
          <w:rStyle w:val="Refdecomentrio"/>
        </w:rPr>
        <w:commentReference w:id="151"/>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2" w:name="_Ref54973248"/>
      <w:bookmarkStart w:id="153" w:name="_Toc55260900"/>
      <w:r>
        <w:t xml:space="preserve">Figura </w:t>
      </w:r>
      <w:fldSimple w:instr=" SEQ Figura \* ARABIC ">
        <w:r>
          <w:rPr>
            <w:noProof/>
          </w:rPr>
          <w:t>25</w:t>
        </w:r>
      </w:fldSimple>
      <w:bookmarkEnd w:id="152"/>
      <w:r>
        <w:t xml:space="preserve"> Tela de recomendações </w:t>
      </w:r>
      <w:r w:rsidRPr="00A73EA3">
        <w:t>(próprio, 2020)</w:t>
      </w:r>
      <w:bookmarkEnd w:id="153"/>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4" w:name="_Toc55260976"/>
      <w:bookmarkStart w:id="155" w:name="_Ref55696568"/>
      <w:commentRangeStart w:id="156"/>
      <w:r>
        <w:t>Resultados do experimento</w:t>
      </w:r>
      <w:bookmarkEnd w:id="154"/>
      <w:commentRangeEnd w:id="156"/>
      <w:r w:rsidR="00372363">
        <w:rPr>
          <w:rStyle w:val="Refdecomentrio"/>
          <w:b w:val="0"/>
          <w:snapToGrid/>
        </w:rPr>
        <w:commentReference w:id="156"/>
      </w:r>
      <w:bookmarkEnd w:id="155"/>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t xml:space="preserve">O principal problema para realizar a taxonomia foi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7"/>
      <w:r>
        <w:t xml:space="preserve">no algoritmo </w:t>
      </w:r>
      <w:commentRangeEnd w:id="157"/>
      <w:r>
        <w:rPr>
          <w:rStyle w:val="Refdecomentrio"/>
        </w:rPr>
        <w:commentReference w:id="157"/>
      </w:r>
      <w:r>
        <w:t xml:space="preserve">e </w:t>
      </w:r>
      <w:r w:rsidR="009412C1">
        <w:t>substitui-los</w:t>
      </w:r>
      <w:r>
        <w:t xml:space="preserve"> pelo base, pois nele não dispõe dessa relação.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8"/>
      <w:r>
        <w:t>(</w:t>
      </w:r>
      <w:hyperlink r:id="rId63" w:history="1">
        <w:r w:rsidRPr="00A97051">
          <w:rPr>
            <w:rStyle w:val="Hyperlink"/>
          </w:rPr>
          <w:t>https://developer.spotify.com/community/showcase/music-popcorn/</w:t>
        </w:r>
      </w:hyperlink>
      <w:r>
        <w:t>)</w:t>
      </w:r>
      <w:commentRangeEnd w:id="158"/>
      <w:r>
        <w:rPr>
          <w:rStyle w:val="Refdecomentrio"/>
        </w:rPr>
        <w:commentReference w:id="158"/>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9"/>
            </w:r>
          </w:p>
        </w:tc>
      </w:tr>
    </w:tbl>
    <w:p w14:paraId="5E066101" w14:textId="628C2FF3" w:rsidR="00205C38" w:rsidRDefault="00205C38" w:rsidP="00E20937">
      <w:pPr>
        <w:pStyle w:val="Legenda"/>
      </w:pPr>
      <w:bookmarkStart w:id="160" w:name="_Ref55013755"/>
      <w:bookmarkStart w:id="161"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60"/>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61"/>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2"/>
            <w:r>
              <w:t>184</w:t>
            </w:r>
            <w:commentRangeEnd w:id="162"/>
            <w:r w:rsidR="009D5421">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3"/>
            <w:r>
              <w:t>180</w:t>
            </w:r>
            <w:commentRangeEnd w:id="163"/>
            <w:r w:rsidR="0055253D">
              <w:rPr>
                <w:rStyle w:val="Refdecomentrio"/>
              </w:rPr>
              <w:commentReference w:id="163"/>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4"/>
            <w:r>
              <w:t>46</w:t>
            </w:r>
            <w:commentRangeEnd w:id="164"/>
            <w:r w:rsidR="0055253D">
              <w:rPr>
                <w:rStyle w:val="Refdecomentrio"/>
              </w:rPr>
              <w:commentReference w:id="164"/>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5"/>
            <w:r>
              <w:t>38</w:t>
            </w:r>
            <w:commentRangeEnd w:id="165"/>
            <w:r w:rsidR="0055253D">
              <w:rPr>
                <w:rStyle w:val="Refdecomentrio"/>
              </w:rPr>
              <w:commentReference w:id="165"/>
            </w:r>
          </w:p>
        </w:tc>
      </w:tr>
    </w:tbl>
    <w:p w14:paraId="51E5EBFE" w14:textId="69920638" w:rsidR="005272A3" w:rsidRDefault="003924EC" w:rsidP="00E20937">
      <w:pPr>
        <w:pStyle w:val="Legenda"/>
      </w:pPr>
      <w:bookmarkStart w:id="166" w:name="_Ref55253627"/>
      <w:bookmarkStart w:id="167" w:name="_Toc55260923"/>
      <w:r>
        <w:t xml:space="preserve">Tabela </w:t>
      </w:r>
      <w:fldSimple w:instr=" SEQ Tabela \* ARABIC ">
        <w:r>
          <w:rPr>
            <w:noProof/>
          </w:rPr>
          <w:t>2</w:t>
        </w:r>
      </w:fldSimple>
      <w:bookmarkEnd w:id="166"/>
      <w:r>
        <w:t xml:space="preserve"> matriz confusão da classe 12, gênero musical country</w:t>
      </w:r>
      <w:r w:rsidR="00CE2C6D">
        <w:t xml:space="preserve"> </w:t>
      </w:r>
      <w:r w:rsidR="00CE2C6D" w:rsidRPr="0006553D">
        <w:t>(próprio, 2020)</w:t>
      </w:r>
      <w:bookmarkEnd w:id="167"/>
    </w:p>
    <w:p w14:paraId="15DFCF0B" w14:textId="6F4EB82A" w:rsidR="00F15A2C"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r w:rsidR="00267E26">
        <w:br w:type="page"/>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F20EBB" w:rsidRPr="00F20EBB"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F20EBB" w:rsidRDefault="00057403" w:rsidP="00E20937">
            <w:pPr>
              <w:rPr>
                <w:sz w:val="20"/>
                <w:szCs w:val="20"/>
                <w:lang w:eastAsia="pt-BR"/>
              </w:rPr>
            </w:pPr>
            <w:bookmarkStart w:id="168" w:name="_Ref55011605"/>
            <w:bookmarkStart w:id="169" w:name="_Ref55011600"/>
            <w:bookmarkStart w:id="170" w:name="_Ref55013706"/>
            <w:bookmarkStart w:id="171" w:name="_Toc55260924"/>
            <w:r w:rsidRPr="00F20EBB">
              <w:rPr>
                <w:sz w:val="20"/>
                <w:szCs w:val="2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F20EBB" w:rsidRDefault="00057403" w:rsidP="00E20937">
            <w:pPr>
              <w:rPr>
                <w:sz w:val="20"/>
                <w:szCs w:val="20"/>
                <w:lang w:eastAsia="pt-BR"/>
              </w:rPr>
            </w:pPr>
            <w:r w:rsidRPr="00F20EBB">
              <w:rPr>
                <w:sz w:val="20"/>
                <w:szCs w:val="2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F20EBB" w:rsidRDefault="00057403" w:rsidP="00E20937">
            <w:pPr>
              <w:rPr>
                <w:sz w:val="20"/>
                <w:szCs w:val="20"/>
                <w:lang w:eastAsia="pt-BR"/>
              </w:rPr>
            </w:pPr>
            <w:r w:rsidRPr="00F20EBB">
              <w:rPr>
                <w:sz w:val="20"/>
                <w:szCs w:val="2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F20EBB" w:rsidRDefault="00057403" w:rsidP="00E20937">
            <w:pPr>
              <w:rPr>
                <w:sz w:val="20"/>
                <w:szCs w:val="20"/>
                <w:lang w:eastAsia="pt-BR"/>
              </w:rPr>
            </w:pPr>
            <w:r w:rsidRPr="00F20EBB">
              <w:rPr>
                <w:sz w:val="20"/>
                <w:szCs w:val="2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F20EBB" w:rsidRDefault="00057403" w:rsidP="00E20937">
            <w:pPr>
              <w:rPr>
                <w:sz w:val="20"/>
                <w:szCs w:val="20"/>
                <w:lang w:eastAsia="pt-BR"/>
              </w:rPr>
            </w:pPr>
            <w:r w:rsidRPr="00F20EBB">
              <w:rPr>
                <w:sz w:val="20"/>
                <w:szCs w:val="2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F20EBB" w:rsidRDefault="00057403" w:rsidP="00E20937">
            <w:pPr>
              <w:rPr>
                <w:sz w:val="20"/>
                <w:szCs w:val="20"/>
                <w:lang w:eastAsia="pt-BR"/>
              </w:rPr>
            </w:pPr>
            <w:r w:rsidRPr="00F20EBB">
              <w:rPr>
                <w:sz w:val="20"/>
                <w:szCs w:val="2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F20EBB" w:rsidRDefault="00057403" w:rsidP="00E20937">
            <w:pPr>
              <w:rPr>
                <w:sz w:val="20"/>
                <w:szCs w:val="20"/>
                <w:lang w:eastAsia="pt-BR"/>
              </w:rPr>
            </w:pPr>
            <w:r w:rsidRPr="00F20EBB">
              <w:rPr>
                <w:sz w:val="20"/>
                <w:szCs w:val="20"/>
                <w:lang w:eastAsia="pt-BR"/>
              </w:rPr>
              <w:t>38-39</w:t>
            </w:r>
          </w:p>
        </w:tc>
      </w:tr>
      <w:tr w:rsidR="00F20EBB" w:rsidRPr="00F20EBB"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F20EBB" w:rsidRDefault="00057403" w:rsidP="00E20937">
            <w:pPr>
              <w:rPr>
                <w:sz w:val="20"/>
                <w:szCs w:val="20"/>
                <w:lang w:eastAsia="pt-BR"/>
              </w:rPr>
            </w:pPr>
            <w:r w:rsidRPr="00F20EBB">
              <w:rPr>
                <w:sz w:val="20"/>
                <w:szCs w:val="2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F20EBB" w:rsidRDefault="00057403" w:rsidP="00E20937">
            <w:pPr>
              <w:rPr>
                <w:sz w:val="20"/>
                <w:szCs w:val="20"/>
                <w:lang w:eastAsia="pt-BR"/>
              </w:rPr>
            </w:pPr>
            <w:r w:rsidRPr="00F20EBB">
              <w:rPr>
                <w:sz w:val="20"/>
                <w:szCs w:val="2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F20EBB" w:rsidRDefault="00057403" w:rsidP="00E20937">
            <w:pPr>
              <w:rPr>
                <w:sz w:val="20"/>
                <w:szCs w:val="20"/>
                <w:lang w:eastAsia="pt-BR"/>
              </w:rPr>
            </w:pPr>
            <w:r w:rsidRPr="00F20EBB">
              <w:rPr>
                <w:sz w:val="20"/>
                <w:szCs w:val="2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F20EBB" w:rsidRDefault="00057403" w:rsidP="00E20937">
            <w:pPr>
              <w:rPr>
                <w:sz w:val="20"/>
                <w:szCs w:val="20"/>
                <w:lang w:eastAsia="pt-BR"/>
              </w:rPr>
            </w:pPr>
            <w:r w:rsidRPr="00F20EBB">
              <w:rPr>
                <w:sz w:val="20"/>
                <w:szCs w:val="2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F20EBB" w:rsidRDefault="00057403" w:rsidP="00E20937">
            <w:pPr>
              <w:rPr>
                <w:sz w:val="20"/>
                <w:szCs w:val="20"/>
                <w:lang w:eastAsia="pt-BR"/>
              </w:rPr>
            </w:pPr>
            <w:r w:rsidRPr="00F20EBB">
              <w:rPr>
                <w:sz w:val="20"/>
                <w:szCs w:val="2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F20EBB" w:rsidRDefault="00057403" w:rsidP="00E20937">
            <w:pPr>
              <w:rPr>
                <w:sz w:val="20"/>
                <w:szCs w:val="20"/>
                <w:lang w:eastAsia="pt-BR"/>
              </w:rPr>
            </w:pPr>
            <w:r w:rsidRPr="00F20EBB">
              <w:rPr>
                <w:sz w:val="20"/>
                <w:szCs w:val="2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F20EBB" w:rsidRDefault="00057403" w:rsidP="00E20937">
            <w:pPr>
              <w:rPr>
                <w:sz w:val="20"/>
                <w:szCs w:val="20"/>
                <w:lang w:eastAsia="pt-BR"/>
              </w:rPr>
            </w:pPr>
            <w:r w:rsidRPr="00F20EBB">
              <w:rPr>
                <w:sz w:val="20"/>
                <w:szCs w:val="2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F20EBB" w:rsidRDefault="00057403" w:rsidP="00E20937">
            <w:pPr>
              <w:rPr>
                <w:sz w:val="20"/>
                <w:szCs w:val="20"/>
                <w:lang w:eastAsia="pt-BR"/>
              </w:rPr>
            </w:pPr>
            <w:r w:rsidRPr="00F20EBB">
              <w:rPr>
                <w:sz w:val="20"/>
                <w:szCs w:val="2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F20EBB" w:rsidRDefault="00057403" w:rsidP="00E20937">
            <w:pPr>
              <w:rPr>
                <w:sz w:val="20"/>
                <w:szCs w:val="20"/>
                <w:lang w:eastAsia="pt-BR"/>
              </w:rPr>
            </w:pPr>
            <w:r w:rsidRPr="00F20EBB">
              <w:rPr>
                <w:sz w:val="20"/>
                <w:szCs w:val="2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F20EBB" w:rsidRDefault="00057403" w:rsidP="00E20937">
            <w:pPr>
              <w:rPr>
                <w:sz w:val="20"/>
                <w:szCs w:val="20"/>
                <w:lang w:eastAsia="pt-BR"/>
              </w:rPr>
            </w:pPr>
            <w:r w:rsidRPr="00F20EBB">
              <w:rPr>
                <w:sz w:val="20"/>
                <w:szCs w:val="2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F20EBB" w:rsidRDefault="00057403" w:rsidP="00E20937">
            <w:pPr>
              <w:rPr>
                <w:sz w:val="20"/>
                <w:szCs w:val="20"/>
                <w:lang w:eastAsia="pt-BR"/>
              </w:rPr>
            </w:pPr>
            <w:r w:rsidRPr="00F20EBB">
              <w:rPr>
                <w:sz w:val="20"/>
                <w:szCs w:val="2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F20EBB" w:rsidRDefault="00057403" w:rsidP="00E20937">
            <w:pPr>
              <w:rPr>
                <w:sz w:val="20"/>
                <w:szCs w:val="20"/>
                <w:lang w:eastAsia="pt-BR"/>
              </w:rPr>
            </w:pPr>
            <w:r w:rsidRPr="00F20EBB">
              <w:rPr>
                <w:sz w:val="20"/>
                <w:szCs w:val="2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F20EBB" w:rsidRDefault="00057403" w:rsidP="00E20937">
            <w:pPr>
              <w:rPr>
                <w:sz w:val="20"/>
                <w:szCs w:val="20"/>
                <w:lang w:eastAsia="pt-BR"/>
              </w:rPr>
            </w:pPr>
            <w:r w:rsidRPr="00F20EBB">
              <w:rPr>
                <w:sz w:val="20"/>
                <w:szCs w:val="2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F20EBB" w:rsidRDefault="00057403" w:rsidP="00E20937">
            <w:pPr>
              <w:rPr>
                <w:sz w:val="20"/>
                <w:szCs w:val="20"/>
                <w:lang w:eastAsia="pt-BR"/>
              </w:rPr>
            </w:pPr>
            <w:r w:rsidRPr="00F20EBB">
              <w:rPr>
                <w:sz w:val="20"/>
                <w:szCs w:val="2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F20EBB" w:rsidRDefault="00057403" w:rsidP="00E20937">
            <w:pPr>
              <w:rPr>
                <w:sz w:val="20"/>
                <w:szCs w:val="20"/>
                <w:lang w:eastAsia="pt-BR"/>
              </w:rPr>
            </w:pPr>
            <w:r w:rsidRPr="00F20EBB">
              <w:rPr>
                <w:sz w:val="20"/>
                <w:szCs w:val="2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F20EBB" w:rsidRDefault="00057403" w:rsidP="00E20937">
            <w:pPr>
              <w:rPr>
                <w:sz w:val="20"/>
                <w:szCs w:val="20"/>
                <w:lang w:eastAsia="pt-BR"/>
              </w:rPr>
            </w:pPr>
            <w:r w:rsidRPr="00F20EBB">
              <w:rPr>
                <w:sz w:val="20"/>
                <w:szCs w:val="2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F20EBB" w:rsidRDefault="00057403" w:rsidP="00E20937">
            <w:pPr>
              <w:rPr>
                <w:sz w:val="20"/>
                <w:szCs w:val="20"/>
                <w:lang w:eastAsia="pt-BR"/>
              </w:rPr>
            </w:pPr>
            <w:r w:rsidRPr="00F20EBB">
              <w:rPr>
                <w:sz w:val="20"/>
                <w:szCs w:val="2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F20EBB" w:rsidRDefault="00057403" w:rsidP="00E20937">
            <w:pPr>
              <w:rPr>
                <w:sz w:val="20"/>
                <w:szCs w:val="20"/>
                <w:lang w:eastAsia="pt-BR"/>
              </w:rPr>
            </w:pPr>
            <w:r w:rsidRPr="00F20EBB">
              <w:rPr>
                <w:sz w:val="20"/>
                <w:szCs w:val="2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F20EBB" w:rsidRDefault="00057403" w:rsidP="00E20937">
            <w:pPr>
              <w:rPr>
                <w:sz w:val="20"/>
                <w:szCs w:val="20"/>
                <w:lang w:eastAsia="pt-BR"/>
              </w:rPr>
            </w:pPr>
            <w:r w:rsidRPr="00F20EBB">
              <w:rPr>
                <w:sz w:val="20"/>
                <w:szCs w:val="2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F20EBB" w:rsidRDefault="00057403" w:rsidP="00E20937">
            <w:pPr>
              <w:rPr>
                <w:sz w:val="20"/>
                <w:szCs w:val="20"/>
                <w:lang w:eastAsia="pt-BR"/>
              </w:rPr>
            </w:pPr>
            <w:r w:rsidRPr="00F20EBB">
              <w:rPr>
                <w:sz w:val="20"/>
                <w:szCs w:val="2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F20EBB" w:rsidRDefault="00057403" w:rsidP="00E20937">
            <w:pPr>
              <w:rPr>
                <w:sz w:val="20"/>
                <w:szCs w:val="20"/>
                <w:lang w:eastAsia="pt-BR"/>
              </w:rPr>
            </w:pPr>
            <w:r w:rsidRPr="00F20EBB">
              <w:rPr>
                <w:sz w:val="20"/>
                <w:szCs w:val="2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F20EBB" w:rsidRDefault="00057403" w:rsidP="00E20937">
            <w:pPr>
              <w:rPr>
                <w:sz w:val="20"/>
                <w:szCs w:val="20"/>
                <w:lang w:eastAsia="pt-BR"/>
              </w:rPr>
            </w:pPr>
            <w:r w:rsidRPr="00F20EBB">
              <w:rPr>
                <w:sz w:val="20"/>
                <w:szCs w:val="2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F20EBB" w:rsidRDefault="00057403" w:rsidP="00E20937">
            <w:pPr>
              <w:rPr>
                <w:sz w:val="20"/>
                <w:szCs w:val="20"/>
                <w:lang w:eastAsia="pt-BR"/>
              </w:rPr>
            </w:pPr>
            <w:r w:rsidRPr="00F20EBB">
              <w:rPr>
                <w:sz w:val="20"/>
                <w:szCs w:val="2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F20EBB" w:rsidRDefault="00057403" w:rsidP="00E20937">
            <w:pPr>
              <w:rPr>
                <w:sz w:val="20"/>
                <w:szCs w:val="20"/>
                <w:lang w:eastAsia="pt-BR"/>
              </w:rPr>
            </w:pPr>
            <w:r w:rsidRPr="00F20EBB">
              <w:rPr>
                <w:sz w:val="20"/>
                <w:szCs w:val="20"/>
                <w:lang w:eastAsia="pt-BR"/>
              </w:rPr>
              <w:t>0</w:t>
            </w:r>
          </w:p>
        </w:tc>
      </w:tr>
    </w:tbl>
    <w:p w14:paraId="148A0EA6" w14:textId="771749EA" w:rsidR="004E0FBD" w:rsidRDefault="00F15A2C" w:rsidP="00E20937">
      <w:pPr>
        <w:pStyle w:val="Legenda"/>
      </w:pPr>
      <w:commentRangeStart w:id="172"/>
      <w:r>
        <w:t xml:space="preserve">Tabela </w:t>
      </w:r>
      <w:fldSimple w:instr=" SEQ Tabela \* ARABIC ">
        <w:r w:rsidR="003924EC">
          <w:rPr>
            <w:noProof/>
          </w:rPr>
          <w:t>3</w:t>
        </w:r>
      </w:fldSimple>
      <w:bookmarkEnd w:id="168"/>
      <w:bookmarkEnd w:id="170"/>
      <w:r>
        <w:t xml:space="preserve"> Matrix confusão do usuário </w:t>
      </w:r>
      <w:r w:rsidRPr="00251B57">
        <w:t>spotify:user:4i3jdhv6vubcjdpwsn38iv8u4</w:t>
      </w:r>
      <w:r w:rsidR="0006553D">
        <w:t xml:space="preserve"> </w:t>
      </w:r>
      <w:bookmarkStart w:id="173" w:name="_Hlk55013242"/>
      <w:r w:rsidR="0006553D" w:rsidRPr="0006553D">
        <w:t>(próprio, 2020)</w:t>
      </w:r>
      <w:bookmarkEnd w:id="169"/>
      <w:bookmarkEnd w:id="171"/>
      <w:bookmarkEnd w:id="173"/>
      <w:commentRangeEnd w:id="172"/>
      <w:r w:rsidR="00AF0E50">
        <w:rPr>
          <w:rStyle w:val="Refdecomentrio"/>
          <w:b w:val="0"/>
          <w:iCs/>
          <w:color w:val="000000"/>
        </w:rPr>
        <w:commentReference w:id="172"/>
      </w:r>
    </w:p>
    <w:p w14:paraId="622CDABD" w14:textId="122A5907" w:rsidR="00AF0E50" w:rsidRPr="00F20EBB" w:rsidRDefault="00F20EBB" w:rsidP="00E20937">
      <w:r>
        <w:lastRenderedPageBreak/>
        <w:tab/>
        <w:t xml:space="preserve">Com sucesso foi desenvolvido o sistema de recomendação e apresentado nesse capítulo, iniciou-se apresentado o algoritmo, então a preparação dos dados do </w:t>
      </w:r>
      <w:r w:rsidRPr="00F20EBB">
        <w:rPr>
          <w:i/>
          <w:iCs w:val="0"/>
        </w:rPr>
        <w:t>plugin</w:t>
      </w:r>
      <w:r>
        <w:t>, testes, desenvolvimento do servidor</w:t>
      </w:r>
      <w:r w:rsidR="00BE67DA">
        <w:t xml:space="preserve"> que hospeda os scripts </w:t>
      </w:r>
      <w:proofErr w:type="spellStart"/>
      <w:r w:rsidR="00BE67DA" w:rsidRPr="00BE67DA">
        <w:rPr>
          <w:i/>
          <w:iCs w:val="0"/>
        </w:rPr>
        <w:t>python</w:t>
      </w:r>
      <w:proofErr w:type="spellEnd"/>
      <w:r>
        <w:t xml:space="preserve">, </w:t>
      </w:r>
      <w:r w:rsidR="00C34D98">
        <w:t xml:space="preserve">a integração dele no </w:t>
      </w:r>
      <w:r w:rsidR="00C34D98" w:rsidRPr="006B3F3B">
        <w:rPr>
          <w:i/>
          <w:iCs w:val="0"/>
        </w:rPr>
        <w:t>webapp</w:t>
      </w:r>
      <w:r w:rsidR="00C34D98">
        <w:t xml:space="preserve"> e por fim, é apresentado os resultados obtidos com as recomendações do algoritmo.</w:t>
      </w:r>
    </w:p>
    <w:p w14:paraId="29875599" w14:textId="3D245ED5" w:rsidR="008F2AE9" w:rsidRPr="006C1E7D" w:rsidRDefault="008F2AE9" w:rsidP="00E20937">
      <w:pPr>
        <w:pStyle w:val="Ttulo1"/>
      </w:pPr>
      <w:bookmarkStart w:id="174" w:name="_Toc55260977"/>
      <w:r w:rsidRPr="006C1E7D">
        <w:lastRenderedPageBreak/>
        <w:t>CONCLUSÃO</w:t>
      </w:r>
      <w:bookmarkEnd w:id="174"/>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013DFCD6"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5"/>
      <w:r w:rsidR="00EC298A">
        <w:t>.</w:t>
      </w:r>
      <w:commentRangeEnd w:id="175"/>
      <w:r w:rsidR="004D13B5">
        <w:rPr>
          <w:rStyle w:val="Refdecomentrio"/>
        </w:rPr>
        <w:commentReference w:id="175"/>
      </w:r>
      <w:r w:rsidR="00EC298A">
        <w:t xml:space="preserve"> </w:t>
      </w:r>
    </w:p>
    <w:p w14:paraId="20FE4FD1" w14:textId="521F8EC8"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6"/>
      <w:r w:rsidR="00F970A4">
        <w:t xml:space="preserve">que </w:t>
      </w:r>
      <w:r w:rsidR="00E62F4D">
        <w:t xml:space="preserve">devido a falta de suporte ao </w:t>
      </w:r>
      <w:r w:rsidR="00E62F4D" w:rsidRPr="00E12BF1">
        <w:rPr>
          <w:i/>
          <w:iCs w:val="0"/>
        </w:rPr>
        <w:t>streaming</w:t>
      </w:r>
      <w:r w:rsidR="00843434" w:rsidRPr="00843434">
        <w:t xml:space="preserve"> (</w:t>
      </w:r>
      <w:r w:rsidR="00843434" w:rsidRPr="00AC0C7F">
        <w:rPr>
          <w:i/>
          <w:iCs w:val="0"/>
        </w:rPr>
        <w:t>Web Playback SDK</w:t>
      </w:r>
      <w:r w:rsidR="00843434" w:rsidRPr="00843434">
        <w:t>)</w:t>
      </w:r>
      <w:r w:rsidR="00E62F4D">
        <w:t xml:space="preserve"> na biblioteca do </w:t>
      </w:r>
      <w:proofErr w:type="spellStart"/>
      <w:r w:rsidR="00E62F4D">
        <w:t>Spotify</w:t>
      </w:r>
      <w:proofErr w:type="spellEnd"/>
      <w:r w:rsidR="00E62F4D">
        <w:t xml:space="preserve"> para </w:t>
      </w:r>
      <w:proofErr w:type="spellStart"/>
      <w:r w:rsidR="00E62F4D">
        <w:t>Flutter</w:t>
      </w:r>
      <w:proofErr w:type="spellEnd"/>
      <w:r w:rsidR="00E62F4D">
        <w:t xml:space="preserve">, ela </w:t>
      </w:r>
      <w:r w:rsidR="00F970A4">
        <w:t>não supriria as necessidades desse trabalho</w:t>
      </w:r>
      <w:commentRangeEnd w:id="176"/>
      <w:r w:rsidR="004D13B5">
        <w:rPr>
          <w:rStyle w:val="Refdecomentrio"/>
        </w:rPr>
        <w:commentReference w:id="176"/>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5EEE7293"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7"/>
      <w:r w:rsidR="00C2384E">
        <w:t>-mail</w:t>
      </w:r>
      <w:r w:rsidR="00403DFD">
        <w:t xml:space="preserve">, 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177"/>
      <w:r w:rsidR="004D13B5">
        <w:rPr>
          <w:rStyle w:val="Refdecomentrio"/>
        </w:rPr>
        <w:commentReference w:id="177"/>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6D44FB">
        <w:t xml:space="preserve">, um total de </w:t>
      </w:r>
      <w:r w:rsidR="00606FAF">
        <w:t>8</w:t>
      </w:r>
      <w:r w:rsidR="000A4AE5">
        <w:t>,</w:t>
      </w:r>
      <w:r w:rsidR="00180C6A">
        <w:t xml:space="preserve"> solicitado</w:t>
      </w:r>
      <w:r w:rsidR="00D20D74">
        <w:t xml:space="preserve"> pessoalmente</w:t>
      </w:r>
      <w:r w:rsidR="00180C6A">
        <w:t xml:space="preserve"> que utilizassem a aplicação para auxiliar no trabalho.</w:t>
      </w:r>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w:t>
      </w:r>
      <w:r w:rsidR="00153B58">
        <w:lastRenderedPageBreak/>
        <w:t xml:space="preserve">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8" w:name="_Toc55260978"/>
      <w:r>
        <w:t>Trabalhos futuros</w:t>
      </w:r>
      <w:bookmarkEnd w:id="178"/>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9" w:name="_Toc55260979"/>
      <w:commentRangeStart w:id="180"/>
      <w:commentRangeStart w:id="181"/>
      <w:r w:rsidRPr="00310EA6">
        <w:lastRenderedPageBreak/>
        <w:t>Referências Bibliográficas</w:t>
      </w:r>
      <w:commentRangeEnd w:id="180"/>
      <w:r w:rsidR="009518DB">
        <w:rPr>
          <w:rStyle w:val="Refdecomentrio"/>
          <w:b w:val="0"/>
          <w:caps w:val="0"/>
          <w:snapToGrid/>
          <w:spacing w:val="0"/>
          <w:kern w:val="0"/>
        </w:rPr>
        <w:commentReference w:id="180"/>
      </w:r>
      <w:commentRangeEnd w:id="181"/>
      <w:r w:rsidR="005A74E7">
        <w:rPr>
          <w:rStyle w:val="Refdecomentrio"/>
          <w:b w:val="0"/>
          <w:caps w:val="0"/>
          <w:snapToGrid/>
          <w:spacing w:val="0"/>
          <w:kern w:val="0"/>
        </w:rPr>
        <w:commentReference w:id="181"/>
      </w:r>
      <w:bookmarkEnd w:id="179"/>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4C7CBB" w:rsidRDefault="004C7CBB"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4C7CBB" w:rsidRDefault="004C7CBB"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4C7CBB" w:rsidRDefault="004C7CBB"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4C7CBB" w:rsidRDefault="004C7CBB"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4C7CBB" w:rsidRDefault="004C7CBB"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4C7CBB" w:rsidRDefault="004C7CBB"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4C7CBB" w:rsidRDefault="004C7CBB"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4C7CBB" w:rsidRDefault="004C7CBB"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4C7CBB" w:rsidRDefault="004C7CBB"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4C7CBB" w:rsidRDefault="004C7CBB"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4C7CBB" w:rsidRDefault="004C7CBB"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4C7CBB" w:rsidRDefault="004C7CBB"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4C7CBB" w:rsidRDefault="004C7CBB"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4C7CBB" w:rsidRDefault="004C7CBB"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4C7CBB" w:rsidRDefault="004C7CBB"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4C7CBB" w:rsidRDefault="004C7CBB"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4C7CBB" w:rsidRDefault="004C7CBB"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4C7CBB" w:rsidRDefault="004C7CBB"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4C7CBB" w:rsidRDefault="004C7CBB"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4C7CBB" w:rsidRDefault="004C7CBB"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4C7CBB" w:rsidRDefault="004C7CBB"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4C7CBB" w:rsidRDefault="004C7CBB"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4C7CBB" w:rsidRDefault="004C7CBB"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4C7CBB" w:rsidRDefault="004C7CBB"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4C7CBB" w:rsidRDefault="004C7CBB"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4C7CBB" w:rsidRDefault="004C7CBB" w:rsidP="00E20937">
      <w:pPr>
        <w:pStyle w:val="Textodecomentrio"/>
      </w:pPr>
      <w:r>
        <w:rPr>
          <w:rStyle w:val="Refdecomentrio"/>
        </w:rPr>
        <w:annotationRef/>
      </w:r>
      <w:r>
        <w:t>De onde vem essa informação?</w:t>
      </w:r>
    </w:p>
    <w:bookmarkStart w:id="77" w:name="_GoBack"/>
    <w:bookmarkEnd w:id="77"/>
  </w:comment>
  <w:comment w:id="78" w:author="Juliano Varella De Carvalho" w:date="2020-08-15T15:42:00Z" w:initials="JVDC">
    <w:p w14:paraId="0F931195" w14:textId="77777777" w:rsidR="004C7CBB" w:rsidRDefault="004C7CBB" w:rsidP="00E20937">
      <w:pPr>
        <w:pStyle w:val="Textodecomentrio"/>
      </w:pPr>
      <w:bookmarkStart w:id="79" w:name="_GoBack"/>
      <w:bookmarkEnd w:id="79"/>
      <w:r>
        <w:rPr>
          <w:rStyle w:val="Refdecomentrio"/>
        </w:rPr>
        <w:annotationRef/>
      </w:r>
      <w:r>
        <w:t>Esse texto podia iniciar a seção 3.2.2</w:t>
      </w:r>
    </w:p>
  </w:comment>
  <w:comment w:id="80" w:author="Juliano Varella De Carvalho" w:date="2020-08-15T15:47:00Z" w:initials="JVDC">
    <w:p w14:paraId="7D498935" w14:textId="0E79E9F6" w:rsidR="004C7CBB" w:rsidRDefault="004C7CBB" w:rsidP="00E20937">
      <w:pPr>
        <w:pStyle w:val="Textodecomentrio"/>
      </w:pPr>
      <w:r>
        <w:rPr>
          <w:rStyle w:val="Refdecomentrio"/>
        </w:rPr>
        <w:annotationRef/>
      </w:r>
      <w:r>
        <w:t xml:space="preserve">Não seria recomendação </w:t>
      </w:r>
      <w:proofErr w:type="gramStart"/>
      <w:r>
        <w:t>musical ???</w:t>
      </w:r>
      <w:proofErr w:type="gramEnd"/>
    </w:p>
  </w:comment>
  <w:comment w:id="81" w:author="Juliano Varella De Carvalho" w:date="2020-08-15T15:50:00Z" w:initials="JVDC">
    <w:p w14:paraId="0F56441A" w14:textId="41D9DDAB" w:rsidR="004C7CBB" w:rsidRDefault="004C7CBB"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01" w:author="Juliano Varella De Carvalho" w:date="2020-11-06T14:30:00Z" w:initials="JVDC">
    <w:p w14:paraId="7BD07276" w14:textId="3CA53DE2" w:rsidR="004C7CBB" w:rsidRDefault="004C7CBB" w:rsidP="00E20937">
      <w:pPr>
        <w:pStyle w:val="Textodecomentrio"/>
      </w:pPr>
      <w:r>
        <w:rPr>
          <w:rStyle w:val="Refdecomentrio"/>
        </w:rPr>
        <w:annotationRef/>
      </w:r>
      <w:r>
        <w:rPr>
          <w:noProof/>
        </w:rPr>
        <w:t>O estudo realizado foi somente do KNN.</w:t>
      </w:r>
    </w:p>
  </w:comment>
  <w:comment w:id="106" w:author="Juliano Varella De Carvalho" w:date="2020-11-06T14:33:00Z" w:initials="JVDC">
    <w:p w14:paraId="00C950A3" w14:textId="7C4B4CE3" w:rsidR="004C7CBB" w:rsidRDefault="004C7CBB" w:rsidP="00E20937">
      <w:pPr>
        <w:pStyle w:val="Textodecomentrio"/>
      </w:pPr>
      <w:r>
        <w:rPr>
          <w:rStyle w:val="Refdecomentrio"/>
        </w:rPr>
        <w:annotationRef/>
      </w:r>
      <w:r>
        <w:rPr>
          <w:noProof/>
        </w:rPr>
        <w:t>???</w:t>
      </w:r>
    </w:p>
  </w:comment>
  <w:comment w:id="109" w:author="Juliano Varella De Carvalho" w:date="2020-11-06T14:36:00Z" w:initials="JVDC">
    <w:p w14:paraId="1CE45E9B" w14:textId="0F3A5CA1" w:rsidR="004C7CBB" w:rsidRDefault="004C7CBB" w:rsidP="00E20937">
      <w:pPr>
        <w:pStyle w:val="Textodecomentrio"/>
      </w:pPr>
      <w:r>
        <w:rPr>
          <w:rStyle w:val="Refdecomentrio"/>
        </w:rPr>
        <w:annotationRef/>
      </w:r>
      <w:r>
        <w:t>Por quê?</w:t>
      </w:r>
    </w:p>
  </w:comment>
  <w:comment w:id="112" w:author="Juliano Varella De Carvalho" w:date="2020-11-06T14:37:00Z" w:initials="JVDC">
    <w:p w14:paraId="48B48293" w14:textId="77777777" w:rsidR="004C7CBB" w:rsidRDefault="004C7CBB" w:rsidP="00E20937">
      <w:pPr>
        <w:pStyle w:val="Textodecomentrio"/>
      </w:pPr>
      <w:r>
        <w:rPr>
          <w:rStyle w:val="Refdecomentrio"/>
        </w:rPr>
        <w:annotationRef/>
      </w:r>
      <w:r>
        <w:t>Fica embaixo do Quadro.</w:t>
      </w:r>
    </w:p>
    <w:p w14:paraId="4C2BD608" w14:textId="55061E14" w:rsidR="004C7CBB" w:rsidRDefault="004C7CBB" w:rsidP="00E20937">
      <w:pPr>
        <w:pStyle w:val="Textodecomentrio"/>
      </w:pPr>
      <w:r>
        <w:t>Fonte: elaborado pelo autor.</w:t>
      </w:r>
    </w:p>
  </w:comment>
  <w:comment w:id="113" w:author="Juliano Varella De Carvalho" w:date="2020-11-06T14:39:00Z" w:initials="JVDC">
    <w:p w14:paraId="10755A1B" w14:textId="1EE315CD" w:rsidR="004C7CBB" w:rsidRDefault="004C7CBB" w:rsidP="00E20937">
      <w:pPr>
        <w:pStyle w:val="Textodecomentrio"/>
      </w:pPr>
      <w:r>
        <w:rPr>
          <w:rStyle w:val="Refdecomentrio"/>
        </w:rPr>
        <w:annotationRef/>
      </w:r>
      <w:r>
        <w:t>Qual arquivo?</w:t>
      </w:r>
    </w:p>
  </w:comment>
  <w:comment w:id="114" w:author="Juliano Varella De Carvalho" w:date="2020-11-06T14:40:00Z" w:initials="JVDC">
    <w:p w14:paraId="60D276E6" w14:textId="412BDA07" w:rsidR="004C7CBB" w:rsidRDefault="004C7CBB" w:rsidP="00E20937">
      <w:pPr>
        <w:pStyle w:val="Textodecomentrio"/>
      </w:pPr>
      <w:r>
        <w:rPr>
          <w:rStyle w:val="Refdecomentrio"/>
        </w:rPr>
        <w:annotationRef/>
      </w:r>
      <w:r>
        <w:t>Não ficou claro.</w:t>
      </w:r>
    </w:p>
  </w:comment>
  <w:comment w:id="119" w:author="Juliano Varella De Carvalho" w:date="2020-11-06T14:41:00Z" w:initials="JVDC">
    <w:p w14:paraId="26656745" w14:textId="048E94E8" w:rsidR="004C7CBB" w:rsidRDefault="004C7CBB" w:rsidP="00E20937">
      <w:pPr>
        <w:pStyle w:val="Textodecomentrio"/>
      </w:pPr>
      <w:r>
        <w:rPr>
          <w:rStyle w:val="Refdecomentrio"/>
        </w:rPr>
        <w:annotationRef/>
      </w:r>
      <w:r>
        <w:t>Referência errada e formatação errada.</w:t>
      </w:r>
    </w:p>
  </w:comment>
  <w:comment w:id="122" w:author="Juliano Varella De Carvalho" w:date="2020-11-06T14:44:00Z" w:initials="JVDC">
    <w:p w14:paraId="463B1916" w14:textId="409CE5DE" w:rsidR="004C7CBB" w:rsidRDefault="004C7CBB" w:rsidP="00E20937">
      <w:pPr>
        <w:pStyle w:val="Textodecomentrio"/>
      </w:pPr>
      <w:r>
        <w:rPr>
          <w:rStyle w:val="Refdecomentrio"/>
        </w:rPr>
        <w:annotationRef/>
      </w:r>
      <w:r>
        <w:t xml:space="preserve">Cada um o </w:t>
      </w:r>
      <w:proofErr w:type="gramStart"/>
      <w:r>
        <w:t>quê ?</w:t>
      </w:r>
      <w:proofErr w:type="gramEnd"/>
    </w:p>
  </w:comment>
  <w:comment w:id="127" w:author="Juliano Varella De Carvalho" w:date="2020-11-06T14:47:00Z" w:initials="JVDC">
    <w:p w14:paraId="4BAF0B81" w14:textId="311EB543" w:rsidR="004C7CBB" w:rsidRDefault="004C7CBB" w:rsidP="00E20937">
      <w:pPr>
        <w:pStyle w:val="Textodecomentrio"/>
      </w:pPr>
      <w:r>
        <w:rPr>
          <w:rStyle w:val="Refdecomentrio"/>
        </w:rPr>
        <w:annotationRef/>
      </w:r>
      <w:r>
        <w:t>Precisa ser mais claro, dá um exemplo.</w:t>
      </w:r>
    </w:p>
  </w:comment>
  <w:comment w:id="132" w:author="Juliano Varella De Carvalho" w:date="2020-11-06T15:01:00Z" w:initials="JVDC">
    <w:p w14:paraId="578B3583" w14:textId="7AC7CB37" w:rsidR="004C7CBB" w:rsidRDefault="004C7CBB" w:rsidP="00E20937">
      <w:pPr>
        <w:pStyle w:val="Textodecomentrio"/>
      </w:pPr>
      <w:r>
        <w:rPr>
          <w:rStyle w:val="Refdecomentrio"/>
        </w:rPr>
        <w:annotationRef/>
      </w:r>
      <w:r>
        <w:t>Informa quantos registros de treinamento e teste existem.</w:t>
      </w:r>
    </w:p>
  </w:comment>
  <w:comment w:id="133" w:author="Juliano Varella De Carvalho" w:date="2020-11-06T14:54:00Z" w:initials="JVDC">
    <w:p w14:paraId="4C8F07E4" w14:textId="180065ED" w:rsidR="004C7CBB" w:rsidRDefault="004C7CBB" w:rsidP="00E20937">
      <w:pPr>
        <w:pStyle w:val="Textodecomentrio"/>
      </w:pPr>
      <w:r>
        <w:rPr>
          <w:rStyle w:val="Refdecomentrio"/>
        </w:rPr>
        <w:annotationRef/>
      </w:r>
      <w:r>
        <w:t>Por que 3?</w:t>
      </w:r>
    </w:p>
  </w:comment>
  <w:comment w:id="134" w:author="Juliano Varella De Carvalho" w:date="2020-11-06T15:11:00Z" w:initials="JVDC">
    <w:p w14:paraId="52DCE848" w14:textId="4DDB0129" w:rsidR="004C7CBB" w:rsidRDefault="004C7CBB"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5" w:author="Juliano Varella De Carvalho" w:date="2020-11-06T14:59:00Z" w:initials="JVDC">
    <w:p w14:paraId="3CEE2FC7" w14:textId="581EF873" w:rsidR="004C7CBB" w:rsidRDefault="004C7CBB"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7" w:author="Juliano Varella De Carvalho" w:date="2020-11-06T15:02:00Z" w:initials="JVDC">
    <w:p w14:paraId="59B55BFF" w14:textId="156AAAD9" w:rsidR="004C7CBB" w:rsidRDefault="004C7CBB" w:rsidP="00E20937">
      <w:pPr>
        <w:pStyle w:val="Textodecomentrio"/>
      </w:pPr>
      <w:r>
        <w:rPr>
          <w:rStyle w:val="Refdecomentrio"/>
        </w:rPr>
        <w:annotationRef/>
      </w:r>
      <w:r>
        <w:rPr>
          <w:rStyle w:val="Refdecomentrio"/>
        </w:rPr>
        <w:t>F</w:t>
      </w:r>
      <w:r>
        <w:t>ica melhor PREDIÇÃO NO SISTEMA LORS</w:t>
      </w:r>
    </w:p>
  </w:comment>
  <w:comment w:id="141" w:author="Juliano Varella De Carvalho" w:date="2020-11-06T15:04:00Z" w:initials="JVDC">
    <w:p w14:paraId="43562A5F" w14:textId="75A84101" w:rsidR="004C7CBB" w:rsidRDefault="004C7CBB" w:rsidP="00E20937">
      <w:pPr>
        <w:pStyle w:val="Textodecomentrio"/>
      </w:pPr>
      <w:r>
        <w:rPr>
          <w:rStyle w:val="Refdecomentrio"/>
        </w:rPr>
        <w:annotationRef/>
      </w:r>
      <w:r>
        <w:t>Isto aqui já foi dito antes, é desnecessário. Remover.</w:t>
      </w:r>
    </w:p>
  </w:comment>
  <w:comment w:id="146" w:author="Juliano Varella De Carvalho" w:date="2020-11-06T15:16:00Z" w:initials="JVDC">
    <w:p w14:paraId="3D43D7C1" w14:textId="360CFABB" w:rsidR="004C7CBB" w:rsidRDefault="004C7CBB" w:rsidP="00E20937">
      <w:pPr>
        <w:pStyle w:val="Textodecomentrio"/>
      </w:pPr>
      <w:r>
        <w:rPr>
          <w:rStyle w:val="Refdecomentrio"/>
        </w:rPr>
        <w:annotationRef/>
      </w:r>
      <w:r>
        <w:t>Não entendi.</w:t>
      </w:r>
    </w:p>
  </w:comment>
  <w:comment w:id="149" w:author="Juliano Varella De Carvalho" w:date="2020-11-06T15:17:00Z" w:initials="JVDC">
    <w:p w14:paraId="0DBBBCFD" w14:textId="45FABAEA" w:rsidR="004C7CBB" w:rsidRDefault="004C7CBB" w:rsidP="00E20937">
      <w:pPr>
        <w:pStyle w:val="Textodecomentrio"/>
      </w:pPr>
      <w:r>
        <w:rPr>
          <w:rStyle w:val="Refdecomentrio"/>
        </w:rPr>
        <w:annotationRef/>
      </w:r>
      <w:r>
        <w:t xml:space="preserve">Não existe modelo. O KNN não gera um </w:t>
      </w:r>
      <w:proofErr w:type="gramStart"/>
      <w:r>
        <w:t>modelo !</w:t>
      </w:r>
      <w:proofErr w:type="gramEnd"/>
    </w:p>
  </w:comment>
  <w:comment w:id="151" w:author="Juliano Varella De Carvalho" w:date="2020-11-06T15:09:00Z" w:initials="JVDC">
    <w:p w14:paraId="3618BD97" w14:textId="4DC61616" w:rsidR="004C7CBB" w:rsidRDefault="004C7CBB" w:rsidP="00E20937">
      <w:pPr>
        <w:pStyle w:val="Textodecomentrio"/>
      </w:pPr>
      <w:r>
        <w:rPr>
          <w:rStyle w:val="Refdecomentrio"/>
        </w:rPr>
        <w:annotationRef/>
      </w:r>
      <w:r>
        <w:t>Na Figura 24 está dito que são 10 músicas...</w:t>
      </w:r>
    </w:p>
  </w:comment>
  <w:comment w:id="156" w:author="Juliano Varella De Carvalho" w:date="2020-11-06T15:28:00Z" w:initials="JVDC">
    <w:p w14:paraId="5D5FFBCC" w14:textId="5D97ECA9" w:rsidR="004C7CBB" w:rsidRDefault="004C7CBB"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7" w:author="Juliano Varella De Carvalho" w:date="2020-11-06T15:14:00Z" w:initials="JVDC">
    <w:p w14:paraId="36784971" w14:textId="77777777" w:rsidR="004C7CBB" w:rsidRDefault="004C7CBB" w:rsidP="007E33BE">
      <w:pPr>
        <w:pStyle w:val="Textodecomentrio"/>
      </w:pPr>
      <w:r>
        <w:rPr>
          <w:rStyle w:val="Refdecomentrio"/>
        </w:rPr>
        <w:annotationRef/>
      </w:r>
      <w:r>
        <w:t>Que modelo?</w:t>
      </w:r>
    </w:p>
  </w:comment>
  <w:comment w:id="158" w:author="Juliano Varella De Carvalho" w:date="2020-11-06T15:00:00Z" w:initials="JVDC">
    <w:p w14:paraId="3FA64101" w14:textId="77777777" w:rsidR="004C7CBB" w:rsidRDefault="004C7CBB" w:rsidP="007E33BE">
      <w:pPr>
        <w:pStyle w:val="Textodecomentrio"/>
      </w:pPr>
      <w:r>
        <w:rPr>
          <w:rStyle w:val="Refdecomentrio"/>
        </w:rPr>
        <w:annotationRef/>
      </w:r>
      <w:r>
        <w:t>Faz como referência.</w:t>
      </w:r>
    </w:p>
  </w:comment>
  <w:comment w:id="159" w:author="Juliano Varella De Carvalho" w:date="2020-11-06T15:52:00Z" w:initials="JVDC">
    <w:p w14:paraId="70B2F703" w14:textId="77777777" w:rsidR="004C7CBB" w:rsidRDefault="004C7CBB" w:rsidP="00E20937">
      <w:pPr>
        <w:pStyle w:val="Textodecomentrio"/>
      </w:pPr>
      <w:r>
        <w:rPr>
          <w:rStyle w:val="Refdecomentrio"/>
        </w:rPr>
        <w:annotationRef/>
      </w:r>
      <w:r>
        <w:t>Transforma essa tabela e coloca 4 colunas para não ficar tão grande.</w:t>
      </w:r>
    </w:p>
  </w:comment>
  <w:comment w:id="162" w:author="Érico Souza Loewe" w:date="2020-11-03T00:14:00Z" w:initials="ÉSL">
    <w:p w14:paraId="3F8FF34E" w14:textId="2895B121" w:rsidR="004C7CBB" w:rsidRDefault="004C7CBB" w:rsidP="00E20937">
      <w:pPr>
        <w:pStyle w:val="Textodecomentrio"/>
      </w:pPr>
      <w:r>
        <w:rPr>
          <w:rStyle w:val="Refdecomentrio"/>
        </w:rPr>
        <w:annotationRef/>
      </w:r>
      <w:r>
        <w:t>Verdadeiro positivo (é e é)</w:t>
      </w:r>
    </w:p>
  </w:comment>
  <w:comment w:id="163" w:author="Érico Souza Loewe" w:date="2020-11-03T00:15:00Z" w:initials="ÉSL">
    <w:p w14:paraId="2B04E5D5" w14:textId="202762A3" w:rsidR="004C7CBB" w:rsidRDefault="004C7CBB" w:rsidP="00E20937">
      <w:pPr>
        <w:pStyle w:val="Textodecomentrio"/>
      </w:pPr>
      <w:r>
        <w:rPr>
          <w:rStyle w:val="Refdecomentrio"/>
        </w:rPr>
        <w:annotationRef/>
      </w:r>
      <w:r>
        <w:t>Falso positivo (</w:t>
      </w:r>
      <w:proofErr w:type="gramStart"/>
      <w:r>
        <w:t>é</w:t>
      </w:r>
      <w:proofErr w:type="gramEnd"/>
      <w:r>
        <w:t xml:space="preserve"> mas não é)</w:t>
      </w:r>
    </w:p>
  </w:comment>
  <w:comment w:id="164" w:author="Érico Souza Loewe" w:date="2020-11-03T00:15:00Z" w:initials="ÉSL">
    <w:p w14:paraId="6A72223B" w14:textId="7D8F2831" w:rsidR="004C7CBB" w:rsidRDefault="004C7CBB" w:rsidP="00E20937">
      <w:pPr>
        <w:pStyle w:val="Textodecomentrio"/>
      </w:pPr>
      <w:r>
        <w:rPr>
          <w:rStyle w:val="Refdecomentrio"/>
        </w:rPr>
        <w:annotationRef/>
      </w:r>
      <w:r>
        <w:t>Falso negativo (não é mas é)</w:t>
      </w:r>
    </w:p>
  </w:comment>
  <w:comment w:id="165" w:author="Érico Souza Loewe" w:date="2020-11-03T00:14:00Z" w:initials="ÉSL">
    <w:p w14:paraId="6983377C" w14:textId="6BF5C3F2" w:rsidR="004C7CBB" w:rsidRDefault="004C7CBB" w:rsidP="00E20937">
      <w:pPr>
        <w:pStyle w:val="Textodecomentrio"/>
      </w:pPr>
      <w:r>
        <w:rPr>
          <w:rStyle w:val="Refdecomentrio"/>
        </w:rPr>
        <w:annotationRef/>
      </w:r>
      <w:r>
        <w:t>Verdadeiro negativo (não é e não é)</w:t>
      </w:r>
    </w:p>
  </w:comment>
  <w:comment w:id="172" w:author="Juliano Varella De Carvalho" w:date="2020-11-06T15:38:00Z" w:initials="JVDC">
    <w:p w14:paraId="3E36C3F6" w14:textId="77777777" w:rsidR="004C7CBB" w:rsidRDefault="004C7CBB" w:rsidP="00E20937">
      <w:pPr>
        <w:pStyle w:val="Textodecomentrio"/>
      </w:pPr>
      <w:r>
        <w:rPr>
          <w:rStyle w:val="Refdecomentrio"/>
        </w:rPr>
        <w:annotationRef/>
      </w:r>
      <w:r>
        <w:t>Não deves colocar essa matriz de confusão ficou horrível.</w:t>
      </w:r>
    </w:p>
    <w:p w14:paraId="6FD7C2FE" w14:textId="77777777" w:rsidR="004C7CBB" w:rsidRDefault="004C7CBB" w:rsidP="00E20937">
      <w:pPr>
        <w:pStyle w:val="Textodecomentrio"/>
      </w:pPr>
    </w:p>
    <w:p w14:paraId="74E8EDED" w14:textId="629BA9E0" w:rsidR="004C7CBB" w:rsidRDefault="004C7CBB" w:rsidP="00E20937">
      <w:pPr>
        <w:pStyle w:val="Textodecomentrio"/>
      </w:pPr>
      <w:r>
        <w:t>Vamos conversar em como colocar ela.</w:t>
      </w:r>
    </w:p>
  </w:comment>
  <w:comment w:id="175" w:author="Juliano Varella De Carvalho" w:date="2020-11-06T16:01:00Z" w:initials="JVDC">
    <w:p w14:paraId="20DB9421" w14:textId="5702B575" w:rsidR="004C7CBB" w:rsidRDefault="004C7CBB" w:rsidP="00E20937">
      <w:pPr>
        <w:pStyle w:val="Textodecomentrio"/>
      </w:pPr>
      <w:r>
        <w:rPr>
          <w:rStyle w:val="Refdecomentrio"/>
        </w:rPr>
        <w:annotationRef/>
      </w:r>
      <w:r>
        <w:t>Acho muito ingênuo esse comentário.</w:t>
      </w:r>
    </w:p>
  </w:comment>
  <w:comment w:id="176" w:author="Juliano Varella De Carvalho" w:date="2020-11-06T16:02:00Z" w:initials="JVDC">
    <w:p w14:paraId="5D58158F" w14:textId="290D8D69" w:rsidR="004C7CBB" w:rsidRDefault="004C7CBB" w:rsidP="00E20937">
      <w:pPr>
        <w:pStyle w:val="Textodecomentrio"/>
      </w:pPr>
      <w:r>
        <w:rPr>
          <w:rStyle w:val="Refdecomentrio"/>
        </w:rPr>
        <w:annotationRef/>
      </w:r>
      <w:r>
        <w:t>Por quê?</w:t>
      </w:r>
    </w:p>
  </w:comment>
  <w:comment w:id="177" w:author="Juliano Varella De Carvalho" w:date="2020-11-06T16:04:00Z" w:initials="JVDC">
    <w:p w14:paraId="2D4E46A2" w14:textId="534E70D2" w:rsidR="004C7CBB" w:rsidRDefault="004C7CBB" w:rsidP="00E20937">
      <w:pPr>
        <w:pStyle w:val="Textodecomentrio"/>
      </w:pPr>
      <w:r>
        <w:rPr>
          <w:rStyle w:val="Refdecomentrio"/>
        </w:rPr>
        <w:annotationRef/>
      </w:r>
      <w:r>
        <w:t>Por quê? Cita o número de retornos que tiveste.</w:t>
      </w:r>
    </w:p>
  </w:comment>
  <w:comment w:id="180" w:author="Tatiane Schwanck Schardosim" w:date="2020-07-01T21:30:00Z" w:initials="TSS">
    <w:p w14:paraId="34834409" w14:textId="17229921" w:rsidR="004C7CBB" w:rsidRDefault="004C7CBB" w:rsidP="00E20937">
      <w:pPr>
        <w:pStyle w:val="Textodecomentrio"/>
      </w:pPr>
      <w:r>
        <w:rPr>
          <w:rStyle w:val="Refdecomentrio"/>
        </w:rPr>
        <w:annotationRef/>
      </w:r>
      <w:r>
        <w:rPr>
          <w:noProof/>
        </w:rPr>
        <w:t>Não precisa referenciar a bibliografiac no texto?</w:t>
      </w:r>
    </w:p>
  </w:comment>
  <w:comment w:id="181" w:author="Érico Souza Loewe" w:date="2020-07-02T00:25:00Z" w:initials="ÉSL">
    <w:p w14:paraId="23D9DB80" w14:textId="3D88D14E" w:rsidR="004C7CBB" w:rsidRDefault="004C7CBB"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1"/>
  <w15:commentEx w15:paraId="00C950A3" w15:done="0"/>
  <w15:commentEx w15:paraId="1CE45E9B" w15:done="1"/>
  <w15:commentEx w15:paraId="4C2BD608" w15:done="0"/>
  <w15:commentEx w15:paraId="10755A1B" w15:done="1"/>
  <w15:commentEx w15:paraId="60D276E6" w15:done="1"/>
  <w15:commentEx w15:paraId="26656745" w15:done="0"/>
  <w15:commentEx w15:paraId="463B1916" w15:done="1"/>
  <w15:commentEx w15:paraId="4BAF0B81" w15:done="1"/>
  <w15:commentEx w15:paraId="578B3583" w15:done="1"/>
  <w15:commentEx w15:paraId="4C8F07E4" w15:done="1"/>
  <w15:commentEx w15:paraId="52DCE848" w15:done="1"/>
  <w15:commentEx w15:paraId="3CEE2FC7" w15:done="1"/>
  <w15:commentEx w15:paraId="59B55BFF"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67340F" w14:textId="77777777" w:rsidR="0003318B" w:rsidRDefault="0003318B" w:rsidP="00E20937">
      <w:r>
        <w:separator/>
      </w:r>
    </w:p>
    <w:p w14:paraId="1B44D342" w14:textId="77777777" w:rsidR="0003318B" w:rsidRDefault="0003318B" w:rsidP="00E20937"/>
    <w:p w14:paraId="3A693A1B" w14:textId="77777777" w:rsidR="0003318B" w:rsidRDefault="0003318B" w:rsidP="00E20937"/>
    <w:p w14:paraId="71E70150" w14:textId="77777777" w:rsidR="0003318B" w:rsidRDefault="0003318B" w:rsidP="00E20937"/>
    <w:p w14:paraId="462A3C4B" w14:textId="77777777" w:rsidR="0003318B" w:rsidRDefault="0003318B" w:rsidP="00E20937"/>
    <w:p w14:paraId="5D57E82E" w14:textId="77777777" w:rsidR="0003318B" w:rsidRDefault="0003318B" w:rsidP="00E20937"/>
    <w:p w14:paraId="10730BE0" w14:textId="77777777" w:rsidR="0003318B" w:rsidRDefault="0003318B" w:rsidP="00E20937"/>
    <w:p w14:paraId="289B37B7" w14:textId="77777777" w:rsidR="0003318B" w:rsidRDefault="0003318B" w:rsidP="00E20937"/>
    <w:p w14:paraId="65B528D1" w14:textId="77777777" w:rsidR="0003318B" w:rsidRDefault="0003318B" w:rsidP="00E20937"/>
    <w:p w14:paraId="71EBC2BF" w14:textId="77777777" w:rsidR="0003318B" w:rsidRDefault="0003318B" w:rsidP="00E20937"/>
    <w:p w14:paraId="7C9B1E02" w14:textId="77777777" w:rsidR="0003318B" w:rsidRDefault="0003318B" w:rsidP="00E20937"/>
    <w:p w14:paraId="65DB200C" w14:textId="77777777" w:rsidR="0003318B" w:rsidRDefault="0003318B" w:rsidP="00E20937"/>
    <w:p w14:paraId="226946CD" w14:textId="77777777" w:rsidR="0003318B" w:rsidRDefault="0003318B" w:rsidP="00E20937"/>
    <w:p w14:paraId="3BCDE32A" w14:textId="77777777" w:rsidR="0003318B" w:rsidRDefault="0003318B" w:rsidP="00E20937"/>
    <w:p w14:paraId="6490A10A" w14:textId="77777777" w:rsidR="0003318B" w:rsidRDefault="0003318B" w:rsidP="00E20937"/>
    <w:p w14:paraId="1B7EF439" w14:textId="77777777" w:rsidR="0003318B" w:rsidRDefault="0003318B" w:rsidP="00E20937"/>
    <w:p w14:paraId="706BDE49" w14:textId="77777777" w:rsidR="0003318B" w:rsidRDefault="0003318B" w:rsidP="00E20937"/>
    <w:p w14:paraId="753B7D78" w14:textId="77777777" w:rsidR="0003318B" w:rsidRDefault="0003318B" w:rsidP="00E20937"/>
    <w:p w14:paraId="0649549E" w14:textId="77777777" w:rsidR="0003318B" w:rsidRDefault="0003318B" w:rsidP="00E20937"/>
    <w:p w14:paraId="463FD3CA" w14:textId="77777777" w:rsidR="0003318B" w:rsidRDefault="0003318B" w:rsidP="00E20937"/>
    <w:p w14:paraId="19ACD489" w14:textId="77777777" w:rsidR="0003318B" w:rsidRDefault="0003318B" w:rsidP="00E20937"/>
    <w:p w14:paraId="166251AE" w14:textId="77777777" w:rsidR="0003318B" w:rsidRDefault="0003318B" w:rsidP="00E20937"/>
    <w:p w14:paraId="54E445BE" w14:textId="77777777" w:rsidR="0003318B" w:rsidRDefault="0003318B" w:rsidP="00E20937"/>
    <w:p w14:paraId="54547971" w14:textId="77777777" w:rsidR="0003318B" w:rsidRDefault="0003318B" w:rsidP="00E20937"/>
    <w:p w14:paraId="47C3C1B6" w14:textId="77777777" w:rsidR="0003318B" w:rsidRDefault="0003318B" w:rsidP="00E20937"/>
    <w:p w14:paraId="3BEB3EE8" w14:textId="77777777" w:rsidR="0003318B" w:rsidRDefault="0003318B" w:rsidP="00E20937"/>
    <w:p w14:paraId="4AD91150" w14:textId="77777777" w:rsidR="0003318B" w:rsidRDefault="0003318B" w:rsidP="00E20937"/>
    <w:p w14:paraId="047A0B66" w14:textId="77777777" w:rsidR="0003318B" w:rsidRDefault="0003318B" w:rsidP="00E20937"/>
    <w:p w14:paraId="5913F9A8" w14:textId="77777777" w:rsidR="0003318B" w:rsidRDefault="0003318B" w:rsidP="00E20937"/>
    <w:p w14:paraId="6E5D854F" w14:textId="77777777" w:rsidR="0003318B" w:rsidRDefault="0003318B" w:rsidP="00E20937"/>
    <w:p w14:paraId="14D01B64" w14:textId="77777777" w:rsidR="0003318B" w:rsidRDefault="0003318B" w:rsidP="00E20937"/>
    <w:p w14:paraId="0EB79031" w14:textId="77777777" w:rsidR="0003318B" w:rsidRDefault="0003318B" w:rsidP="00E20937"/>
    <w:p w14:paraId="33235881" w14:textId="77777777" w:rsidR="0003318B" w:rsidRDefault="0003318B" w:rsidP="00E20937"/>
    <w:p w14:paraId="6E07293F" w14:textId="77777777" w:rsidR="0003318B" w:rsidRDefault="0003318B" w:rsidP="00E20937"/>
    <w:p w14:paraId="23C654AB" w14:textId="77777777" w:rsidR="0003318B" w:rsidRDefault="0003318B" w:rsidP="00E20937"/>
    <w:p w14:paraId="0AAAE47D" w14:textId="77777777" w:rsidR="0003318B" w:rsidRDefault="0003318B" w:rsidP="00E20937"/>
    <w:p w14:paraId="590C4402" w14:textId="77777777" w:rsidR="0003318B" w:rsidRDefault="0003318B" w:rsidP="00E20937"/>
    <w:p w14:paraId="4699EE32" w14:textId="77777777" w:rsidR="0003318B" w:rsidRDefault="0003318B" w:rsidP="00E20937"/>
    <w:p w14:paraId="1A53DC78" w14:textId="77777777" w:rsidR="0003318B" w:rsidRDefault="0003318B" w:rsidP="00E20937"/>
    <w:p w14:paraId="1E3D9514" w14:textId="77777777" w:rsidR="0003318B" w:rsidRDefault="0003318B" w:rsidP="00E20937"/>
    <w:p w14:paraId="3B8CDD8F" w14:textId="77777777" w:rsidR="0003318B" w:rsidRDefault="0003318B" w:rsidP="00E20937"/>
    <w:p w14:paraId="261C80C1" w14:textId="77777777" w:rsidR="0003318B" w:rsidRDefault="0003318B" w:rsidP="00E20937"/>
  </w:endnote>
  <w:endnote w:type="continuationSeparator" w:id="0">
    <w:p w14:paraId="2300D8E0" w14:textId="77777777" w:rsidR="0003318B" w:rsidRDefault="0003318B" w:rsidP="00E20937">
      <w:r>
        <w:continuationSeparator/>
      </w:r>
    </w:p>
    <w:p w14:paraId="728CD427" w14:textId="77777777" w:rsidR="0003318B" w:rsidRDefault="0003318B" w:rsidP="00E20937"/>
    <w:p w14:paraId="1FB3C0A6" w14:textId="77777777" w:rsidR="0003318B" w:rsidRDefault="0003318B" w:rsidP="00E20937"/>
    <w:p w14:paraId="4DF26A1C" w14:textId="77777777" w:rsidR="0003318B" w:rsidRDefault="0003318B" w:rsidP="00E20937"/>
    <w:p w14:paraId="67DD8AC9" w14:textId="77777777" w:rsidR="0003318B" w:rsidRDefault="0003318B" w:rsidP="00E20937"/>
    <w:p w14:paraId="39224053" w14:textId="77777777" w:rsidR="0003318B" w:rsidRDefault="0003318B" w:rsidP="00E20937"/>
    <w:p w14:paraId="720A7AEE" w14:textId="77777777" w:rsidR="0003318B" w:rsidRDefault="0003318B" w:rsidP="00E20937"/>
    <w:p w14:paraId="171AE0F1" w14:textId="77777777" w:rsidR="0003318B" w:rsidRDefault="0003318B" w:rsidP="00E20937"/>
    <w:p w14:paraId="7D34475A" w14:textId="77777777" w:rsidR="0003318B" w:rsidRDefault="0003318B" w:rsidP="00E20937"/>
    <w:p w14:paraId="59A244AD" w14:textId="77777777" w:rsidR="0003318B" w:rsidRDefault="0003318B" w:rsidP="00E20937"/>
    <w:p w14:paraId="413179CA" w14:textId="77777777" w:rsidR="0003318B" w:rsidRDefault="0003318B" w:rsidP="00E20937"/>
    <w:p w14:paraId="221A052A" w14:textId="77777777" w:rsidR="0003318B" w:rsidRDefault="0003318B" w:rsidP="00E20937"/>
    <w:p w14:paraId="5B44DA5F" w14:textId="77777777" w:rsidR="0003318B" w:rsidRDefault="0003318B" w:rsidP="00E20937"/>
    <w:p w14:paraId="7B7A5E9A" w14:textId="77777777" w:rsidR="0003318B" w:rsidRDefault="0003318B" w:rsidP="00E20937"/>
    <w:p w14:paraId="208C2FF6" w14:textId="77777777" w:rsidR="0003318B" w:rsidRDefault="0003318B" w:rsidP="00E20937"/>
    <w:p w14:paraId="3D18A724" w14:textId="77777777" w:rsidR="0003318B" w:rsidRDefault="0003318B" w:rsidP="00E20937"/>
    <w:p w14:paraId="75D0E173" w14:textId="77777777" w:rsidR="0003318B" w:rsidRDefault="0003318B" w:rsidP="00E20937"/>
    <w:p w14:paraId="6965DCA8" w14:textId="77777777" w:rsidR="0003318B" w:rsidRDefault="0003318B" w:rsidP="00E20937"/>
    <w:p w14:paraId="03CEF7D2" w14:textId="77777777" w:rsidR="0003318B" w:rsidRDefault="0003318B" w:rsidP="00E20937"/>
    <w:p w14:paraId="3605DE26" w14:textId="77777777" w:rsidR="0003318B" w:rsidRDefault="0003318B" w:rsidP="00E20937"/>
    <w:p w14:paraId="1A282DC0" w14:textId="77777777" w:rsidR="0003318B" w:rsidRDefault="0003318B" w:rsidP="00E20937"/>
    <w:p w14:paraId="126FDF57" w14:textId="77777777" w:rsidR="0003318B" w:rsidRDefault="0003318B" w:rsidP="00E20937"/>
    <w:p w14:paraId="68D7D61C" w14:textId="77777777" w:rsidR="0003318B" w:rsidRDefault="0003318B" w:rsidP="00E20937"/>
    <w:p w14:paraId="3B3DD148" w14:textId="77777777" w:rsidR="0003318B" w:rsidRDefault="0003318B" w:rsidP="00E20937"/>
    <w:p w14:paraId="4D927A37" w14:textId="77777777" w:rsidR="0003318B" w:rsidRDefault="0003318B" w:rsidP="00E20937"/>
    <w:p w14:paraId="07677FA1" w14:textId="77777777" w:rsidR="0003318B" w:rsidRDefault="0003318B" w:rsidP="00E20937"/>
    <w:p w14:paraId="2897E954" w14:textId="77777777" w:rsidR="0003318B" w:rsidRDefault="0003318B" w:rsidP="00E20937"/>
    <w:p w14:paraId="66DF0AF0" w14:textId="77777777" w:rsidR="0003318B" w:rsidRDefault="0003318B" w:rsidP="00E20937"/>
    <w:p w14:paraId="15B387B6" w14:textId="77777777" w:rsidR="0003318B" w:rsidRDefault="0003318B" w:rsidP="00E20937"/>
    <w:p w14:paraId="236A0186" w14:textId="77777777" w:rsidR="0003318B" w:rsidRDefault="0003318B" w:rsidP="00E20937"/>
    <w:p w14:paraId="34C93232" w14:textId="77777777" w:rsidR="0003318B" w:rsidRDefault="0003318B" w:rsidP="00E20937"/>
    <w:p w14:paraId="25976AB4" w14:textId="77777777" w:rsidR="0003318B" w:rsidRDefault="0003318B" w:rsidP="00E20937"/>
    <w:p w14:paraId="3CE53A42" w14:textId="77777777" w:rsidR="0003318B" w:rsidRDefault="0003318B" w:rsidP="00E20937"/>
    <w:p w14:paraId="40F8B8AA" w14:textId="77777777" w:rsidR="0003318B" w:rsidRDefault="0003318B" w:rsidP="00E20937"/>
    <w:p w14:paraId="20D11E90" w14:textId="77777777" w:rsidR="0003318B" w:rsidRDefault="0003318B" w:rsidP="00E20937"/>
    <w:p w14:paraId="118E34C2" w14:textId="77777777" w:rsidR="0003318B" w:rsidRDefault="0003318B" w:rsidP="00E20937"/>
    <w:p w14:paraId="178AC408" w14:textId="77777777" w:rsidR="0003318B" w:rsidRDefault="0003318B" w:rsidP="00E20937"/>
    <w:p w14:paraId="418F1A4F" w14:textId="77777777" w:rsidR="0003318B" w:rsidRDefault="0003318B" w:rsidP="00E20937"/>
    <w:p w14:paraId="29F11368" w14:textId="77777777" w:rsidR="0003318B" w:rsidRDefault="0003318B" w:rsidP="00E20937"/>
    <w:p w14:paraId="208233EE" w14:textId="77777777" w:rsidR="0003318B" w:rsidRDefault="0003318B" w:rsidP="00E20937"/>
    <w:p w14:paraId="3E0EFF50" w14:textId="77777777" w:rsidR="0003318B" w:rsidRDefault="0003318B" w:rsidP="00E20937"/>
    <w:p w14:paraId="60656F56" w14:textId="77777777" w:rsidR="0003318B" w:rsidRDefault="0003318B"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EF5C3" w14:textId="77777777" w:rsidR="0003318B" w:rsidRDefault="0003318B" w:rsidP="00E20937">
      <w:r>
        <w:separator/>
      </w:r>
    </w:p>
    <w:p w14:paraId="67F72EBA" w14:textId="77777777" w:rsidR="0003318B" w:rsidRDefault="0003318B" w:rsidP="00E20937"/>
    <w:p w14:paraId="10C87D33" w14:textId="77777777" w:rsidR="0003318B" w:rsidRDefault="0003318B" w:rsidP="00E20937"/>
    <w:p w14:paraId="7677C904" w14:textId="77777777" w:rsidR="0003318B" w:rsidRDefault="0003318B" w:rsidP="00E20937"/>
    <w:p w14:paraId="6C67A732" w14:textId="77777777" w:rsidR="0003318B" w:rsidRDefault="0003318B" w:rsidP="00E20937"/>
    <w:p w14:paraId="5F861609" w14:textId="77777777" w:rsidR="0003318B" w:rsidRDefault="0003318B" w:rsidP="00E20937"/>
    <w:p w14:paraId="36082E43" w14:textId="77777777" w:rsidR="0003318B" w:rsidRDefault="0003318B" w:rsidP="00E20937"/>
    <w:p w14:paraId="72E395C1" w14:textId="77777777" w:rsidR="0003318B" w:rsidRDefault="0003318B" w:rsidP="00E20937"/>
    <w:p w14:paraId="1FF51004" w14:textId="77777777" w:rsidR="0003318B" w:rsidRDefault="0003318B" w:rsidP="00E20937"/>
    <w:p w14:paraId="17742985" w14:textId="77777777" w:rsidR="0003318B" w:rsidRDefault="0003318B" w:rsidP="00E20937"/>
    <w:p w14:paraId="5E699268" w14:textId="77777777" w:rsidR="0003318B" w:rsidRDefault="0003318B" w:rsidP="00E20937"/>
    <w:p w14:paraId="13227760" w14:textId="77777777" w:rsidR="0003318B" w:rsidRDefault="0003318B" w:rsidP="00E20937"/>
    <w:p w14:paraId="2C4A5E51" w14:textId="77777777" w:rsidR="0003318B" w:rsidRDefault="0003318B" w:rsidP="00E20937"/>
    <w:p w14:paraId="3C1104FF" w14:textId="77777777" w:rsidR="0003318B" w:rsidRDefault="0003318B" w:rsidP="00E20937"/>
    <w:p w14:paraId="73F96D9F" w14:textId="77777777" w:rsidR="0003318B" w:rsidRDefault="0003318B" w:rsidP="00E20937"/>
    <w:p w14:paraId="42EF5570" w14:textId="77777777" w:rsidR="0003318B" w:rsidRDefault="0003318B" w:rsidP="00E20937"/>
    <w:p w14:paraId="72AD7A15" w14:textId="77777777" w:rsidR="0003318B" w:rsidRDefault="0003318B" w:rsidP="00E20937"/>
    <w:p w14:paraId="04317404" w14:textId="77777777" w:rsidR="0003318B" w:rsidRDefault="0003318B" w:rsidP="00E20937"/>
    <w:p w14:paraId="783C5EA5" w14:textId="77777777" w:rsidR="0003318B" w:rsidRDefault="0003318B" w:rsidP="00E20937"/>
    <w:p w14:paraId="3F07CBB0" w14:textId="77777777" w:rsidR="0003318B" w:rsidRDefault="0003318B" w:rsidP="00E20937"/>
    <w:p w14:paraId="291E0092" w14:textId="77777777" w:rsidR="0003318B" w:rsidRDefault="0003318B" w:rsidP="00E20937"/>
    <w:p w14:paraId="7F08AE83" w14:textId="77777777" w:rsidR="0003318B" w:rsidRDefault="0003318B" w:rsidP="00E20937"/>
    <w:p w14:paraId="0B1BD0C1" w14:textId="77777777" w:rsidR="0003318B" w:rsidRDefault="0003318B" w:rsidP="00E20937"/>
    <w:p w14:paraId="452424A6" w14:textId="77777777" w:rsidR="0003318B" w:rsidRDefault="0003318B" w:rsidP="00E20937"/>
    <w:p w14:paraId="169ED869" w14:textId="77777777" w:rsidR="0003318B" w:rsidRDefault="0003318B" w:rsidP="00E20937"/>
    <w:p w14:paraId="66E10165" w14:textId="77777777" w:rsidR="0003318B" w:rsidRDefault="0003318B" w:rsidP="00E20937"/>
    <w:p w14:paraId="60FF63F2" w14:textId="77777777" w:rsidR="0003318B" w:rsidRDefault="0003318B" w:rsidP="00E20937"/>
    <w:p w14:paraId="40AA161A" w14:textId="77777777" w:rsidR="0003318B" w:rsidRDefault="0003318B" w:rsidP="00E20937"/>
    <w:p w14:paraId="581EBF75" w14:textId="77777777" w:rsidR="0003318B" w:rsidRDefault="0003318B" w:rsidP="00E20937"/>
    <w:p w14:paraId="2EA3C771" w14:textId="77777777" w:rsidR="0003318B" w:rsidRDefault="0003318B" w:rsidP="00E20937"/>
    <w:p w14:paraId="5C270F05" w14:textId="77777777" w:rsidR="0003318B" w:rsidRDefault="0003318B" w:rsidP="00E20937"/>
    <w:p w14:paraId="61780BE8" w14:textId="77777777" w:rsidR="0003318B" w:rsidRDefault="0003318B" w:rsidP="00E20937"/>
    <w:p w14:paraId="556D9BFF" w14:textId="77777777" w:rsidR="0003318B" w:rsidRDefault="0003318B" w:rsidP="00E20937"/>
  </w:footnote>
  <w:footnote w:type="continuationSeparator" w:id="0">
    <w:p w14:paraId="34E598DB" w14:textId="77777777" w:rsidR="0003318B" w:rsidRDefault="0003318B" w:rsidP="00E20937">
      <w:r>
        <w:continuationSeparator/>
      </w:r>
    </w:p>
    <w:p w14:paraId="6725D229" w14:textId="77777777" w:rsidR="0003318B" w:rsidRDefault="0003318B" w:rsidP="00E20937"/>
    <w:p w14:paraId="30FC6F79" w14:textId="77777777" w:rsidR="0003318B" w:rsidRDefault="0003318B" w:rsidP="00E20937"/>
    <w:p w14:paraId="5F4D431B" w14:textId="77777777" w:rsidR="0003318B" w:rsidRDefault="0003318B" w:rsidP="00E20937"/>
    <w:p w14:paraId="32144DF5" w14:textId="77777777" w:rsidR="0003318B" w:rsidRDefault="0003318B" w:rsidP="00E20937"/>
    <w:p w14:paraId="4FFF801A" w14:textId="77777777" w:rsidR="0003318B" w:rsidRDefault="0003318B" w:rsidP="00E20937"/>
    <w:p w14:paraId="17E245F5" w14:textId="77777777" w:rsidR="0003318B" w:rsidRDefault="0003318B" w:rsidP="00E20937"/>
    <w:p w14:paraId="5EA279AE" w14:textId="77777777" w:rsidR="0003318B" w:rsidRDefault="0003318B" w:rsidP="00E20937"/>
    <w:p w14:paraId="1A22F276" w14:textId="77777777" w:rsidR="0003318B" w:rsidRDefault="0003318B" w:rsidP="00E20937"/>
    <w:p w14:paraId="49BC6212" w14:textId="77777777" w:rsidR="0003318B" w:rsidRDefault="0003318B" w:rsidP="00E20937"/>
    <w:p w14:paraId="5B0B3822" w14:textId="77777777" w:rsidR="0003318B" w:rsidRDefault="0003318B" w:rsidP="00E20937"/>
    <w:p w14:paraId="58756A42" w14:textId="77777777" w:rsidR="0003318B" w:rsidRDefault="0003318B" w:rsidP="00E20937"/>
    <w:p w14:paraId="2B7A541F" w14:textId="77777777" w:rsidR="0003318B" w:rsidRDefault="0003318B" w:rsidP="00E20937"/>
    <w:p w14:paraId="0EFA038E" w14:textId="77777777" w:rsidR="0003318B" w:rsidRDefault="0003318B" w:rsidP="00E20937"/>
    <w:p w14:paraId="28670D58" w14:textId="77777777" w:rsidR="0003318B" w:rsidRDefault="0003318B" w:rsidP="00E20937"/>
    <w:p w14:paraId="1477A9A3" w14:textId="77777777" w:rsidR="0003318B" w:rsidRDefault="0003318B" w:rsidP="00E20937"/>
    <w:p w14:paraId="4DB37C53" w14:textId="77777777" w:rsidR="0003318B" w:rsidRDefault="0003318B" w:rsidP="00E20937"/>
    <w:p w14:paraId="79B55923" w14:textId="77777777" w:rsidR="0003318B" w:rsidRDefault="0003318B" w:rsidP="00E20937"/>
    <w:p w14:paraId="3D297D84" w14:textId="77777777" w:rsidR="0003318B" w:rsidRDefault="0003318B" w:rsidP="00E20937"/>
    <w:p w14:paraId="7BC0F6B5" w14:textId="77777777" w:rsidR="0003318B" w:rsidRDefault="0003318B" w:rsidP="00E20937"/>
    <w:p w14:paraId="34C58214" w14:textId="77777777" w:rsidR="0003318B" w:rsidRDefault="0003318B" w:rsidP="00E20937"/>
    <w:p w14:paraId="181C0AB7" w14:textId="77777777" w:rsidR="0003318B" w:rsidRDefault="0003318B" w:rsidP="00E20937"/>
    <w:p w14:paraId="06D3D2F8" w14:textId="77777777" w:rsidR="0003318B" w:rsidRDefault="0003318B" w:rsidP="00E20937"/>
    <w:p w14:paraId="07512853" w14:textId="77777777" w:rsidR="0003318B" w:rsidRDefault="0003318B" w:rsidP="00E20937"/>
    <w:p w14:paraId="4F849C6B" w14:textId="77777777" w:rsidR="0003318B" w:rsidRDefault="0003318B" w:rsidP="00E20937"/>
    <w:p w14:paraId="2D718B6A" w14:textId="77777777" w:rsidR="0003318B" w:rsidRDefault="0003318B" w:rsidP="00E20937"/>
    <w:p w14:paraId="77FE337A" w14:textId="77777777" w:rsidR="0003318B" w:rsidRDefault="0003318B" w:rsidP="00E20937"/>
    <w:p w14:paraId="6E09C495" w14:textId="77777777" w:rsidR="0003318B" w:rsidRDefault="0003318B" w:rsidP="00E20937"/>
    <w:p w14:paraId="07C76C50" w14:textId="77777777" w:rsidR="0003318B" w:rsidRDefault="0003318B" w:rsidP="00E20937"/>
    <w:p w14:paraId="0892E6FF" w14:textId="77777777" w:rsidR="0003318B" w:rsidRDefault="0003318B" w:rsidP="00E20937"/>
    <w:p w14:paraId="06B48561" w14:textId="77777777" w:rsidR="0003318B" w:rsidRDefault="0003318B" w:rsidP="00E20937"/>
    <w:p w14:paraId="566D8B51" w14:textId="77777777" w:rsidR="0003318B" w:rsidRDefault="0003318B" w:rsidP="00E20937"/>
    <w:p w14:paraId="43867B4A" w14:textId="77777777" w:rsidR="0003318B" w:rsidRDefault="0003318B" w:rsidP="00E20937"/>
    <w:p w14:paraId="1934B00F" w14:textId="77777777" w:rsidR="0003318B" w:rsidRDefault="0003318B" w:rsidP="00E20937"/>
    <w:p w14:paraId="1552F1B0" w14:textId="77777777" w:rsidR="0003318B" w:rsidRDefault="0003318B" w:rsidP="00E20937"/>
    <w:p w14:paraId="2A0EB64B" w14:textId="77777777" w:rsidR="0003318B" w:rsidRDefault="0003318B" w:rsidP="00E20937"/>
    <w:p w14:paraId="11742E6B" w14:textId="77777777" w:rsidR="0003318B" w:rsidRDefault="0003318B" w:rsidP="00E20937"/>
    <w:p w14:paraId="31258A2D" w14:textId="77777777" w:rsidR="0003318B" w:rsidRDefault="0003318B" w:rsidP="00E20937"/>
    <w:p w14:paraId="0832A8E2" w14:textId="77777777" w:rsidR="0003318B" w:rsidRDefault="0003318B" w:rsidP="00E20937"/>
    <w:p w14:paraId="1A8592FC" w14:textId="77777777" w:rsidR="0003318B" w:rsidRDefault="0003318B" w:rsidP="00E20937"/>
    <w:p w14:paraId="11649FD2" w14:textId="77777777" w:rsidR="0003318B" w:rsidRDefault="0003318B" w:rsidP="00E20937"/>
    <w:p w14:paraId="5C53FFB2" w14:textId="77777777" w:rsidR="0003318B" w:rsidRDefault="0003318B"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4C7CBB" w:rsidRDefault="004C7CBB" w:rsidP="00E20937">
    <w:r>
      <w:fldChar w:fldCharType="begin"/>
    </w:r>
    <w:r>
      <w:instrText xml:space="preserve">PAGE  </w:instrText>
    </w:r>
    <w:r>
      <w:fldChar w:fldCharType="separate"/>
    </w:r>
    <w:r>
      <w:rPr>
        <w:noProof/>
      </w:rPr>
      <w:t>24</w:t>
    </w:r>
    <w:r>
      <w:fldChar w:fldCharType="end"/>
    </w:r>
  </w:p>
  <w:p w14:paraId="3D42A6EB" w14:textId="77777777" w:rsidR="004C7CBB" w:rsidRDefault="004C7CBB"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4C7CBB" w:rsidRDefault="004C7CBB"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4C7CBB" w:rsidRDefault="004C7CBB"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31A"/>
    <w:rsid w:val="00032CBA"/>
    <w:rsid w:val="0003318B"/>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346"/>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89F"/>
    <w:rsid w:val="000C4C09"/>
    <w:rsid w:val="000C5F3F"/>
    <w:rsid w:val="000C619D"/>
    <w:rsid w:val="000C727B"/>
    <w:rsid w:val="000C7C6D"/>
    <w:rsid w:val="000D03DD"/>
    <w:rsid w:val="000D09B9"/>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AB6"/>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010"/>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237D"/>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9BA"/>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42D7"/>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4F30"/>
    <w:rsid w:val="002B5EF7"/>
    <w:rsid w:val="002B61F6"/>
    <w:rsid w:val="002B6338"/>
    <w:rsid w:val="002B6379"/>
    <w:rsid w:val="002B6519"/>
    <w:rsid w:val="002B6979"/>
    <w:rsid w:val="002B6B6F"/>
    <w:rsid w:val="002B6F65"/>
    <w:rsid w:val="002C00D9"/>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390"/>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C1C"/>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3DFD"/>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CBB"/>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68A"/>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6FAF"/>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1E5"/>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44FB"/>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A7AEA"/>
    <w:rsid w:val="007B03FF"/>
    <w:rsid w:val="007B0815"/>
    <w:rsid w:val="007B0B3B"/>
    <w:rsid w:val="007B13A8"/>
    <w:rsid w:val="007B1974"/>
    <w:rsid w:val="007B1B2A"/>
    <w:rsid w:val="007B2298"/>
    <w:rsid w:val="007B23C0"/>
    <w:rsid w:val="007B2569"/>
    <w:rsid w:val="007B26E0"/>
    <w:rsid w:val="007B3596"/>
    <w:rsid w:val="007B3A10"/>
    <w:rsid w:val="007B42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60E"/>
    <w:rsid w:val="00840DC7"/>
    <w:rsid w:val="00841B13"/>
    <w:rsid w:val="00841C32"/>
    <w:rsid w:val="00842C30"/>
    <w:rsid w:val="00842E78"/>
    <w:rsid w:val="00843434"/>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51B"/>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6DA"/>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0C7F"/>
    <w:rsid w:val="00AC13AD"/>
    <w:rsid w:val="00AC1AD2"/>
    <w:rsid w:val="00AC1CD5"/>
    <w:rsid w:val="00AC1D8B"/>
    <w:rsid w:val="00AC269A"/>
    <w:rsid w:val="00AC2B6F"/>
    <w:rsid w:val="00AC374F"/>
    <w:rsid w:val="00AC3883"/>
    <w:rsid w:val="00AC3A7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6869"/>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153"/>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F04F1"/>
    <w:rsid w:val="00BF16EF"/>
    <w:rsid w:val="00BF1A85"/>
    <w:rsid w:val="00BF3315"/>
    <w:rsid w:val="00BF4190"/>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BFA"/>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BF1"/>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C06"/>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0EBB"/>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0FF8"/>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1F5C"/>
    <w:rsid w:val="00FE2667"/>
    <w:rsid w:val="00FE2EA8"/>
    <w:rsid w:val="00FE31FA"/>
    <w:rsid w:val="00FE3727"/>
    <w:rsid w:val="00FE3FBF"/>
    <w:rsid w:val="00FE5E65"/>
    <w:rsid w:val="00FE7978"/>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757694-7BA5-47CC-ACF7-EA40FD333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1</Pages>
  <Words>21729</Words>
  <Characters>117340</Characters>
  <Application>Microsoft Office Word</Application>
  <DocSecurity>0</DocSecurity>
  <Lines>977</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879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645</cp:revision>
  <cp:lastPrinted>2003-10-22T01:33:00Z</cp:lastPrinted>
  <dcterms:created xsi:type="dcterms:W3CDTF">2020-11-04T17:05:00Z</dcterms:created>
  <dcterms:modified xsi:type="dcterms:W3CDTF">2020-11-0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